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3E966864" w:rsidR="00FF30DF" w:rsidRDefault="00FF30DF" w:rsidP="00FF30DF">
      <w:r>
        <w:t>Eugen-Richard Ardelean</w:t>
      </w:r>
      <w:r>
        <w:rPr>
          <w:vertAlign w:val="superscript"/>
        </w:rPr>
        <w:t>1</w:t>
      </w:r>
      <w:r w:rsidR="0095289E">
        <w:rPr>
          <w:vertAlign w:val="superscript"/>
        </w:rPr>
        <w:t>,*</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33A105CE"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2DE96E7C" w:rsidR="00FF30DF" w:rsidRPr="00FF30DF" w:rsidRDefault="00FF30DF" w:rsidP="00FF30DF">
      <w:r w:rsidRPr="009D01A1">
        <w:rPr>
          <w:b/>
          <w:bCs/>
        </w:rPr>
        <w:t>Keywords</w:t>
      </w:r>
      <w:r>
        <w:rPr>
          <w:b/>
          <w:bCs/>
        </w:rPr>
        <w:t xml:space="preserve">: </w:t>
      </w:r>
      <w:r>
        <w:t xml:space="preserve">clustering, </w:t>
      </w:r>
      <w:r w:rsidR="00321774">
        <w:t>deep clustering, spike sorting, 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5A976DFB" w:rsidR="007B78A8" w:rsidRDefault="007B78A8" w:rsidP="007B78A8">
      <w:pPr>
        <w:spacing w:after="0"/>
      </w:pPr>
      <w:r>
        <w:t>Spikes sorting</w:t>
      </w:r>
      <w:r w:rsidR="003319BB">
        <w:t xml:space="preserve"> </w:t>
      </w:r>
      <w:r w:rsidR="003319BB">
        <w:fldChar w:fldCharType="begin"/>
      </w:r>
      <w:r w:rsidR="00073A78">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073A78">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073A78">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073A78">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3E2AB750" w:rsidR="004C4403" w:rsidRDefault="00980915" w:rsidP="00980915">
      <w:pPr>
        <w:spacing w:after="0"/>
      </w:pPr>
      <w:r>
        <w:t xml:space="preserve">In its most traditional form, the spiking sorting process is separated into four consecutive steps </w:t>
      </w:r>
      <w:r>
        <w:fldChar w:fldCharType="begin"/>
      </w:r>
      <w:r w:rsidR="00073A78">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073A78">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w:t>
      </w:r>
      <w:proofErr w:type="spellStart"/>
      <w:r w:rsidRPr="00C970C2">
        <w:t>thresholding</w:t>
      </w:r>
      <w:proofErr w:type="spellEnd"/>
      <w:r w:rsidR="004C4403">
        <w:t xml:space="preserve"> which imposes </w:t>
      </w:r>
      <w:proofErr w:type="gramStart"/>
      <w:r w:rsidR="004C4403">
        <w:t>a comprise</w:t>
      </w:r>
      <w:proofErr w:type="gramEnd"/>
      <w:r w:rsidR="004C4403">
        <w:t xml:space="preserv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 xml:space="preserve">In this case, the most informative features represent the features that bestow the most </w:t>
      </w:r>
      <w:proofErr w:type="spellStart"/>
      <w:r w:rsidR="004E3875">
        <w:t>separability</w:t>
      </w:r>
      <w:proofErr w:type="spellEnd"/>
      <w:r w:rsidR="004E3875">
        <w:t xml:space="preserve">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2E3D6D4D" w14:textId="2C7A7517" w:rsidR="007759B2" w:rsidRDefault="00532CCA" w:rsidP="00FA0F61">
      <w:pPr>
        <w:spacing w:after="0"/>
      </w:pPr>
      <w:r>
        <w:t>The spike sorting pipeline has seen a number of iterations during the years, starting from a manual approach</w:t>
      </w:r>
      <w:r w:rsidR="00003CA4">
        <w:t xml:space="preserve"> </w:t>
      </w:r>
      <w:r w:rsidR="00003CA4">
        <w:fldChar w:fldCharType="begin"/>
      </w:r>
      <w:r w:rsidR="00624044">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fldChar w:fldCharType="separate"/>
      </w:r>
      <w:r w:rsidR="00624044" w:rsidRPr="00624044">
        <w:t>(6)</w:t>
      </w:r>
      <w:r w:rsidR="00003CA4">
        <w:fldChar w:fldCharType="end"/>
      </w:r>
      <w:r>
        <w:t xml:space="preserve"> where spikes were separated and assigned by a researcher based on simple </w:t>
      </w:r>
      <w:proofErr w:type="spellStart"/>
      <w:r>
        <w:t>charateristics</w:t>
      </w:r>
      <w:proofErr w:type="spellEnd"/>
      <w:r>
        <w:t xml:space="preserve"> such as am</w:t>
      </w:r>
      <w:r w:rsidR="000118D1">
        <w:t>plitude</w:t>
      </w:r>
      <w:r w:rsidR="00B73B22">
        <w:t xml:space="preserve"> and</w:t>
      </w:r>
      <w:r w:rsidR="000118D1">
        <w:t xml:space="preserve"> width </w:t>
      </w:r>
      <w:r w:rsidR="000118D1">
        <w:fldChar w:fldCharType="begin"/>
      </w:r>
      <w:r w:rsidR="00624044">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fldChar w:fldCharType="separate"/>
      </w:r>
      <w:r w:rsidR="00624044" w:rsidRPr="00624044">
        <w:t>(7)</w:t>
      </w:r>
      <w:r w:rsidR="000118D1">
        <w:fldChar w:fldCharType="end"/>
      </w:r>
      <w:r>
        <w:t xml:space="preserve">. </w:t>
      </w:r>
      <w:r w:rsidR="00F3658E">
        <w:t xml:space="preserve">One such discriminatory feature found was the peak-to-trough ratio </w:t>
      </w:r>
      <w:r w:rsidR="001700C2">
        <w:fldChar w:fldCharType="begin"/>
      </w:r>
      <w:r w:rsidR="00624044">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fldChar w:fldCharType="separate"/>
      </w:r>
      <w:r w:rsidR="00624044" w:rsidRPr="00624044">
        <w:t>(8)</w:t>
      </w:r>
      <w:r w:rsidR="001700C2">
        <w:fldChar w:fldCharType="end"/>
      </w:r>
      <w:r w:rsidR="001700C2">
        <w:t xml:space="preserve"> </w:t>
      </w:r>
      <w:r w:rsidR="00F3658E">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fldChar w:fldCharType="begin"/>
      </w:r>
      <w:r w:rsidR="00624044">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fldChar w:fldCharType="separate"/>
      </w:r>
      <w:r w:rsidR="00624044" w:rsidRPr="00624044">
        <w:t>(9)</w:t>
      </w:r>
      <w:r w:rsidR="00F3658E">
        <w:fldChar w:fldCharType="end"/>
      </w:r>
      <w:r w:rsidR="00F3658E">
        <w:t xml:space="preserve">. </w:t>
      </w:r>
      <w:r w:rsidR="00003CA4">
        <w:t xml:space="preserve">Later, more complex algorithms were employed principal components </w:t>
      </w:r>
      <w:r w:rsidR="00003CA4">
        <w:fldChar w:fldCharType="begin"/>
      </w:r>
      <w:r w:rsidR="00624044">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fldChar w:fldCharType="separate"/>
      </w:r>
      <w:r w:rsidR="00624044" w:rsidRPr="00624044">
        <w:t>(10)</w:t>
      </w:r>
      <w:r w:rsidR="00003CA4">
        <w:fldChar w:fldCharType="end"/>
      </w:r>
      <w:r w:rsidR="00003CA4">
        <w:t xml:space="preserve">, the wavelet transform </w:t>
      </w:r>
      <w:r w:rsidR="00003CA4">
        <w:fldChar w:fldCharType="begin"/>
      </w:r>
      <w:r w:rsidR="00624044">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fldChar w:fldCharType="separate"/>
      </w:r>
      <w:r w:rsidR="00624044" w:rsidRPr="00624044">
        <w:t>(11)</w:t>
      </w:r>
      <w:r w:rsidR="00003CA4">
        <w:fldChar w:fldCharType="end"/>
      </w:r>
      <w:r w:rsidR="00003CA4">
        <w:t xml:space="preserve"> and various combinations of them to project the high-dimensional space of spikes into a low-dimensional space. </w:t>
      </w:r>
    </w:p>
    <w:p w14:paraId="0A51218D" w14:textId="77777777" w:rsidR="007759B2" w:rsidRDefault="007759B2" w:rsidP="00FA0F61">
      <w:pPr>
        <w:spacing w:after="0"/>
      </w:pPr>
    </w:p>
    <w:p w14:paraId="61305255" w14:textId="0EE49C41" w:rsidR="000118D1" w:rsidRDefault="007759B2" w:rsidP="00FA0F61">
      <w:pPr>
        <w:spacing w:after="0"/>
      </w:pPr>
      <w:r>
        <w:t>Due</w:t>
      </w:r>
      <w:r w:rsidR="00532CCA">
        <w:t xml:space="preserve"> to the recent advances in recording hardware such methods are rapidly turning intractable. The number of neurons captured in recordings has been</w:t>
      </w:r>
      <w:r w:rsidR="00003CA4">
        <w:t xml:space="preserve"> increasing exponentially since</w:t>
      </w:r>
      <w:r w:rsidR="00532CCA">
        <w:t xml:space="preserve"> the 1950s </w:t>
      </w:r>
      <w:r w:rsidR="00532CCA">
        <w:fldChar w:fldCharType="begin"/>
      </w:r>
      <w:r w:rsidR="00624044">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fldChar w:fldCharType="separate"/>
      </w:r>
      <w:r w:rsidR="00624044" w:rsidRPr="00624044">
        <w:t>(12)</w:t>
      </w:r>
      <w:r w:rsidR="00532CCA">
        <w:fldChar w:fldCharType="end"/>
      </w:r>
      <w:r w:rsidR="00532CCA">
        <w:t xml:space="preserve"> and now with the development of multi-array silicon probes </w:t>
      </w:r>
      <w:r w:rsidR="00532CCA">
        <w:fldChar w:fldCharType="begin"/>
      </w:r>
      <w:r w:rsidR="00624044">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fldChar w:fldCharType="separate"/>
      </w:r>
      <w:r w:rsidR="00624044" w:rsidRPr="00624044">
        <w:t>(13,14)</w:t>
      </w:r>
      <w:r w:rsidR="00532CCA">
        <w:fldChar w:fldCharType="end"/>
      </w:r>
      <w:r w:rsidR="00532CCA">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w:t>
      </w:r>
    </w:p>
    <w:p w14:paraId="4BAC90A9" w14:textId="02791CF1" w:rsidR="000118D1" w:rsidRDefault="000118D1" w:rsidP="00FA0F61">
      <w:pPr>
        <w:spacing w:after="0"/>
      </w:pPr>
    </w:p>
    <w:p w14:paraId="6853F432" w14:textId="330439E7" w:rsidR="00FC667A" w:rsidRDefault="00D2526C" w:rsidP="007B78A8">
      <w:pPr>
        <w:spacing w:after="0"/>
      </w:pPr>
      <w:r>
        <w:t>Lately, template matching has been increasingly utilized as a</w:t>
      </w:r>
      <w:r w:rsidR="00FC667A">
        <w:t>n</w:t>
      </w:r>
      <w:r>
        <w:t xml:space="preserve"> alternative for the spike detection and feature extraction steps due to its performance and computational efficiency </w:t>
      </w:r>
      <w:r>
        <w:fldChar w:fldCharType="begin"/>
      </w:r>
      <w:r w:rsidR="00624044">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624044" w:rsidRPr="00624044">
        <w:t>(15)</w:t>
      </w:r>
      <w:r>
        <w:fldChar w:fldCharType="end"/>
      </w:r>
      <w:r>
        <w:t xml:space="preserve">, as it is usually applied to only a subset of the dataset. </w:t>
      </w:r>
      <w:r w:rsidR="006C2839">
        <w:t xml:space="preserve">One such method that focuses on the Wavelet Transform for detection and template matching is M-Sorter </w:t>
      </w:r>
      <w:r w:rsidR="006C2839">
        <w:fldChar w:fldCharType="begin"/>
      </w:r>
      <w:r w:rsidR="00624044">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fldChar w:fldCharType="separate"/>
      </w:r>
      <w:r w:rsidR="00624044" w:rsidRPr="00624044">
        <w:t>(16)</w:t>
      </w:r>
      <w:r w:rsidR="006C2839">
        <w:fldChar w:fldCharType="end"/>
      </w:r>
      <w:r w:rsidR="006C2839">
        <w:t xml:space="preserve">. It detects spikes from the band-pass filtered spike waveforms by computing the correlation of wavelet coefficients, templates are generated through the use of K-Means, and are spikes are matched to the closest templates. </w:t>
      </w:r>
      <w:r w:rsidR="00DC2310">
        <w:t xml:space="preserve">Another pipeline that employs template matching and K-Means is </w:t>
      </w:r>
      <w:proofErr w:type="spellStart"/>
      <w:r w:rsidR="00DC2310">
        <w:t>KiloSort</w:t>
      </w:r>
      <w:proofErr w:type="spellEnd"/>
      <w:r w:rsidR="00DC2310">
        <w:t xml:space="preserve"> </w:t>
      </w:r>
      <w:r w:rsidR="00DC2310">
        <w:fldChar w:fldCharType="begin"/>
      </w:r>
      <w:r w:rsidR="00624044">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fldChar w:fldCharType="separate"/>
      </w:r>
      <w:r w:rsidR="00624044" w:rsidRPr="00624044">
        <w:t>(15,17)</w:t>
      </w:r>
      <w:r w:rsidR="00DC2310">
        <w:fldChar w:fldCharType="end"/>
      </w:r>
      <w:r w:rsidR="00456DBD">
        <w:t xml:space="preserve">. </w:t>
      </w:r>
      <w:proofErr w:type="spellStart"/>
      <w:r w:rsidR="00A72470">
        <w:t>Kilosort</w:t>
      </w:r>
      <w:proofErr w:type="spellEnd"/>
      <w:r w:rsidR="00A72470">
        <w:t xml:space="preserve"> creates spike templates through mathematical models which are then used to initialize a modified K-Means. Computational efficiency is the main advantage of </w:t>
      </w:r>
      <w:proofErr w:type="spellStart"/>
      <w:r w:rsidR="00A72470">
        <w:t>KiloSort</w:t>
      </w:r>
      <w:proofErr w:type="spellEnd"/>
      <w:r w:rsidR="00A72470">
        <w:t xml:space="preserve">, however it also allows the possibility of human intervention as a post-processing step. </w:t>
      </w:r>
    </w:p>
    <w:p w14:paraId="6D3842DA" w14:textId="77777777" w:rsidR="00FC667A" w:rsidRDefault="00FC667A" w:rsidP="007B78A8">
      <w:pPr>
        <w:spacing w:after="0"/>
      </w:pPr>
    </w:p>
    <w:p w14:paraId="2EFA28EC" w14:textId="2FEBE924" w:rsidR="0083641E" w:rsidRDefault="00FA0F61" w:rsidP="007B78A8">
      <w:pPr>
        <w:spacing w:after="0"/>
      </w:pPr>
      <w:bookmarkStart w:id="0" w:name="_Hlk197072018"/>
      <w:r>
        <w:t xml:space="preserve">In this work, we </w:t>
      </w:r>
      <w:proofErr w:type="spellStart"/>
      <w:r>
        <w:t>endevour</w:t>
      </w:r>
      <w:proofErr w:type="spellEnd"/>
      <w:r>
        <w:t xml:space="preserve"> in the pursuit of </w:t>
      </w:r>
      <w:r w:rsidR="00456DBD">
        <w:t>identifying the</w:t>
      </w:r>
      <w:r w:rsidR="00107749">
        <w:t xml:space="preserv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624044">
        <w:instrText xml:space="preserve"> ADDIN ZOTERO_ITEM CSL_CITATION {"citationID":"ZQb6V8Ie","properties":{"formattedCitation":"(1,5,18,19)","plainCitation":"(1,5,18,19)","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624044" w:rsidRPr="00624044">
        <w:t>(1,5,18,19)</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56AD6F8C" w:rsidR="00284D80" w:rsidRDefault="00284D80" w:rsidP="00284D80">
      <w:pPr>
        <w:pStyle w:val="Heading2"/>
      </w:pPr>
      <w:r>
        <w:t xml:space="preserve">Deep </w:t>
      </w:r>
      <w:r w:rsidR="00E74E37">
        <w:t>c</w:t>
      </w:r>
      <w:r>
        <w:t xml:space="preserve">lustering </w:t>
      </w:r>
      <w:r w:rsidR="00E74E37">
        <w:t>a</w:t>
      </w:r>
      <w:r>
        <w:t>lgorithms</w:t>
      </w:r>
    </w:p>
    <w:p w14:paraId="7BD66309" w14:textId="1161D79A" w:rsidR="00284D80" w:rsidRDefault="003C3961" w:rsidP="00284D80">
      <w:r>
        <w:t xml:space="preserve">Deep clustering algorithms </w:t>
      </w:r>
      <w:r w:rsidR="00A322CD">
        <w:fldChar w:fldCharType="begin"/>
      </w:r>
      <w:r w:rsidR="00624044">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624044" w:rsidRPr="00624044">
        <w:t>(20)</w:t>
      </w:r>
      <w:r w:rsidR="00A322CD">
        <w:fldChar w:fldCharType="end"/>
      </w:r>
      <w:r w:rsidR="00A322CD">
        <w:t xml:space="preserve"> </w:t>
      </w:r>
      <w:r>
        <w:t xml:space="preserve">are neural network approaches to clustering based on </w:t>
      </w:r>
      <w:proofErr w:type="spellStart"/>
      <w:r>
        <w:t>autoencoders</w:t>
      </w:r>
      <w:proofErr w:type="spellEnd"/>
      <w:r>
        <w:t xml:space="preserve"> </w:t>
      </w:r>
      <w:r>
        <w:fldChar w:fldCharType="begin"/>
      </w:r>
      <w:r w:rsidR="00624044">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624044" w:rsidRPr="00624044">
        <w:t>(21,22)</w:t>
      </w:r>
      <w:r>
        <w:fldChar w:fldCharType="end"/>
      </w:r>
      <w:r>
        <w:t xml:space="preserve">. </w:t>
      </w:r>
      <w:r w:rsidR="000C0258">
        <w:t xml:space="preserve">Traditionally, </w:t>
      </w:r>
      <w:proofErr w:type="spellStart"/>
      <w:r w:rsidR="000C0258">
        <w:t>autoencoders</w:t>
      </w:r>
      <w:proofErr w:type="spellEnd"/>
      <w:r w:rsidR="000C0258">
        <w:t xml:space="preserve"> are composed of two inter-linked parts: an encoder and a decoder. Their task is to compress the input data into a latent representation, usually lower-dimensional, and reconstruct the input data at the </w:t>
      </w:r>
      <w:proofErr w:type="spellStart"/>
      <w:r w:rsidR="000C0258">
        <w:t>ouput</w:t>
      </w:r>
      <w:proofErr w:type="spellEnd"/>
      <w:r w:rsidR="000C0258">
        <w:t xml:space="preserve">. </w:t>
      </w:r>
      <w:proofErr w:type="spellStart"/>
      <w:r w:rsidR="006B5425">
        <w:t>Autoencoders</w:t>
      </w:r>
      <w:proofErr w:type="spellEnd"/>
      <w:r w:rsidR="006B5425">
        <w:t xml:space="preserve"> have been applied for many different applications such as feature extraction, dimensionality </w:t>
      </w:r>
      <w:proofErr w:type="spellStart"/>
      <w:r w:rsidR="006B5425">
        <w:t>reducion</w:t>
      </w:r>
      <w:proofErr w:type="spellEnd"/>
      <w:r w:rsidR="006B5425">
        <w:t xml:space="preserve">, generative modelling and </w:t>
      </w:r>
      <w:proofErr w:type="spellStart"/>
      <w:r w:rsidR="006B5425">
        <w:t>anomality</w:t>
      </w:r>
      <w:proofErr w:type="spellEnd"/>
      <w:r w:rsidR="006B5425">
        <w:t xml:space="preserve"> detection. </w:t>
      </w:r>
      <w:proofErr w:type="spellStart"/>
      <w:r w:rsidR="00B43256">
        <w:t>Autoencoders</w:t>
      </w:r>
      <w:proofErr w:type="spellEnd"/>
      <w:r w:rsidR="00B43256">
        <w:t xml:space="preserve"> have been also been demonstrated to be an adequate approach in the feature extraction of image datasets </w:t>
      </w:r>
      <w:r w:rsidR="00B43256">
        <w:fldChar w:fldCharType="begin"/>
      </w:r>
      <w:r w:rsidR="00624044">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624044" w:rsidRPr="00624044">
        <w:t>(23–25)</w:t>
      </w:r>
      <w:r w:rsidR="00B43256">
        <w:fldChar w:fldCharType="end"/>
      </w:r>
      <w:r w:rsidR="00B43256">
        <w:t xml:space="preserve">, such as MNIST. </w:t>
      </w:r>
      <w:r w:rsidR="0071432D">
        <w:t xml:space="preserve">Due to inherent non-linearity of </w:t>
      </w:r>
      <w:proofErr w:type="spellStart"/>
      <w:r w:rsidR="0071432D">
        <w:t>autoencoders</w:t>
      </w:r>
      <w:proofErr w:type="spellEnd"/>
      <w:r w:rsidR="0071432D">
        <w:t xml:space="preserve"> from the activation functions,</w:t>
      </w:r>
      <w:r w:rsidR="006B5425">
        <w:t xml:space="preserve"> </w:t>
      </w:r>
      <w:proofErr w:type="spellStart"/>
      <w:r w:rsidR="006B5425">
        <w:t>autoencoders</w:t>
      </w:r>
      <w:proofErr w:type="spellEnd"/>
      <w:r w:rsidR="006B5425">
        <w:t xml:space="preserve"> are a suitable approach for the task of spike sorting</w:t>
      </w:r>
      <w:r w:rsidR="00B43256">
        <w:t xml:space="preserve"> </w:t>
      </w:r>
      <w:r w:rsidR="007A03DD">
        <w:fldChar w:fldCharType="begin"/>
      </w:r>
      <w:r w:rsidR="00624044">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624044" w:rsidRPr="00624044">
        <w:t>(26)</w:t>
      </w:r>
      <w:r w:rsidR="007A03DD">
        <w:fldChar w:fldCharType="end"/>
      </w:r>
      <w:r w:rsidR="006B5425">
        <w:t xml:space="preserve">.  </w:t>
      </w:r>
    </w:p>
    <w:p w14:paraId="1F1A3675" w14:textId="0FB07A08"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624044">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624044" w:rsidRPr="00624044">
        <w:t>(27–34)</w:t>
      </w:r>
      <w:r>
        <w:fldChar w:fldCharType="end"/>
      </w:r>
      <w:r>
        <w:t xml:space="preserve">.  </w:t>
      </w:r>
      <w:r w:rsidR="00513C62">
        <w:t xml:space="preserve">Most of these methods </w:t>
      </w:r>
      <w:r w:rsidR="00513C62">
        <w:fldChar w:fldCharType="begin"/>
      </w:r>
      <w:r w:rsidR="00624044">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624044" w:rsidRPr="00624044">
        <w:t>(27,28,31,33,35,36)</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624044">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4044" w:rsidRPr="00624044">
        <w:t>(29,30)</w:t>
      </w:r>
      <w:r w:rsidR="0062314B">
        <w:fldChar w:fldCharType="end"/>
      </w:r>
      <w:r w:rsidR="00A429E9">
        <w:t xml:space="preserve"> have also been designed</w:t>
      </w:r>
      <w:r w:rsidR="00AC456A">
        <w:t xml:space="preserve"> based on </w:t>
      </w:r>
      <w:proofErr w:type="spellStart"/>
      <w:r w:rsidR="00AC456A">
        <w:t>pretraining</w:t>
      </w:r>
      <w:proofErr w:type="spellEnd"/>
      <w:r w:rsidR="00AC456A">
        <w:t xml:space="preserve"> followed by iterative refinement based on</w:t>
      </w:r>
      <w:r w:rsidR="00A429E9">
        <w:t xml:space="preserve"> the statistical dip-test</w:t>
      </w:r>
      <w:r w:rsidR="0062314B">
        <w:t xml:space="preserve"> </w:t>
      </w:r>
      <w:r w:rsidR="0062314B">
        <w:fldChar w:fldCharType="begin"/>
      </w:r>
      <w:r w:rsidR="00624044">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624044" w:rsidRPr="00624044">
        <w:t>(37)</w:t>
      </w:r>
      <w:r w:rsidR="0062314B">
        <w:fldChar w:fldCharType="end"/>
      </w:r>
      <w:r w:rsidR="00A429E9">
        <w:t xml:space="preserve"> for modality</w:t>
      </w:r>
      <w:r w:rsidR="0062314B">
        <w:t xml:space="preserve"> in iterative loops for updating labels </w:t>
      </w:r>
      <w:r w:rsidR="0062314B">
        <w:fldChar w:fldCharType="begin"/>
      </w:r>
      <w:r w:rsidR="00624044">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624044" w:rsidRPr="00624044">
        <w:t>(29)</w:t>
      </w:r>
      <w:r w:rsidR="0062314B">
        <w:fldChar w:fldCharType="end"/>
      </w:r>
      <w:r w:rsidR="0062314B">
        <w:t xml:space="preserve"> or as a </w:t>
      </w:r>
      <w:proofErr w:type="spellStart"/>
      <w:r w:rsidR="0062314B">
        <w:t>postprocessing</w:t>
      </w:r>
      <w:proofErr w:type="spellEnd"/>
      <w:r w:rsidR="0062314B">
        <w:t xml:space="preserve"> step of cluster merging </w:t>
      </w:r>
      <w:r w:rsidR="0062314B">
        <w:fldChar w:fldCharType="begin"/>
      </w:r>
      <w:r w:rsidR="00624044">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4044" w:rsidRPr="00624044">
        <w:t>(30)</w:t>
      </w:r>
      <w:r w:rsidR="0062314B">
        <w:fldChar w:fldCharType="end"/>
      </w:r>
      <w:r w:rsidR="0062314B">
        <w:t xml:space="preserve">. </w:t>
      </w:r>
      <w:r w:rsidR="00290861">
        <w:t xml:space="preserve">Even a tree approach </w:t>
      </w:r>
      <w:r w:rsidR="00290861">
        <w:fldChar w:fldCharType="begin"/>
      </w:r>
      <w:r w:rsidR="00624044">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624044" w:rsidRPr="00624044">
        <w:t>(33)</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624044">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624044" w:rsidRPr="00624044">
        <w:t>(38)</w:t>
      </w:r>
      <w:r w:rsidR="009D2F13">
        <w:fldChar w:fldCharType="end"/>
      </w:r>
      <w:r w:rsidR="009D2F13">
        <w:t xml:space="preserve"> is taken, the </w:t>
      </w:r>
      <w:proofErr w:type="spellStart"/>
      <w:r w:rsidR="009D2F13">
        <w:t>autoencoder</w:t>
      </w:r>
      <w:proofErr w:type="spellEnd"/>
      <w:r w:rsidR="009D2F13">
        <w:t xml:space="preserve"> beings by creating a low-dimensional representation of the input which is then further reduced through the t-SNE algorithm to a 2-dimensional space that is clustered by a density-based approach. </w:t>
      </w:r>
      <w:r w:rsidR="00513C62">
        <w:t>Thus</w:t>
      </w:r>
      <w:proofErr w:type="gramStart"/>
      <w:r w:rsidR="00513C62">
        <w:t>,  deep</w:t>
      </w:r>
      <w:proofErr w:type="gramEnd"/>
      <w:r w:rsidR="00513C62">
        <w:t xml:space="preserve">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126BD0F6" w14:textId="442B5DC8"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624044">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624044" w:rsidRPr="00624044">
        <w:t>(39)</w:t>
      </w:r>
      <w:r w:rsidR="002A6911" w:rsidRPr="00041F9F">
        <w:fldChar w:fldCharType="end"/>
      </w:r>
      <w:r w:rsidR="002A6911" w:rsidRPr="00041F9F">
        <w:t xml:space="preserve"> </w:t>
      </w:r>
      <w:r w:rsidR="002A6911" w:rsidRPr="00041F9F">
        <w:fldChar w:fldCharType="begin"/>
      </w:r>
      <w:r w:rsidR="00624044">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624044" w:rsidRPr="00624044">
        <w:t>(40)</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624044">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624044" w:rsidRPr="00624044">
        <w:t>(14)</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624044">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624044" w:rsidRPr="00624044">
        <w:t>(41)</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073A78">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472D2C60" w:rsidR="00481E03" w:rsidRDefault="00481E03" w:rsidP="003406BD">
      <w:pPr>
        <w:spacing w:after="0"/>
      </w:pPr>
      <w:r>
        <w:lastRenderedPageBreak/>
        <w:t>The aim of feature extraction is to generate a new feature space that is resistant to small changes in spike shape</w:t>
      </w:r>
      <w:r w:rsidR="00FD4B13">
        <w:t xml:space="preserve">, thus offering </w:t>
      </w:r>
      <w:proofErr w:type="spellStart"/>
      <w:r w:rsidR="00FD4B13">
        <w:t>separability</w:t>
      </w:r>
      <w:proofErr w:type="spellEnd"/>
      <w:r w:rsidR="00FD4B13">
        <w:t xml:space="preserve">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w:t>
      </w:r>
      <w:proofErr w:type="spellStart"/>
      <w:r w:rsidR="001725E3">
        <w:t>autoencoder</w:t>
      </w:r>
      <w:proofErr w:type="spellEnd"/>
      <w:r w:rsidR="001725E3">
        <w:t xml:space="preserve"> which have been demonstrated a robust ability for </w:t>
      </w:r>
      <w:proofErr w:type="spellStart"/>
      <w:r w:rsidR="001725E3">
        <w:t>denoising</w:t>
      </w:r>
      <w:proofErr w:type="spellEnd"/>
      <w:r w:rsidR="001725E3">
        <w:t xml:space="preserve"> may be able to offer a latent </w:t>
      </w:r>
      <w:proofErr w:type="spellStart"/>
      <w:r w:rsidR="001725E3">
        <w:t>representatino</w:t>
      </w:r>
      <w:proofErr w:type="spellEnd"/>
      <w:r w:rsidR="001725E3">
        <w:t xml:space="preserve"> that is invariant to noise </w:t>
      </w:r>
      <w:r w:rsidR="001725E3">
        <w:fldChar w:fldCharType="begin"/>
      </w:r>
      <w:r w:rsidR="00624044">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624044" w:rsidRPr="00624044">
        <w:t>(21)</w:t>
      </w:r>
      <w:r w:rsidR="001725E3">
        <w:fldChar w:fldCharType="end"/>
      </w:r>
      <w:r w:rsidR="001725E3">
        <w:t xml:space="preserve">. </w:t>
      </w:r>
      <w:proofErr w:type="spellStart"/>
      <w:r w:rsidR="001725E3">
        <w:t>Autoencoders</w:t>
      </w:r>
      <w:proofErr w:type="spellEnd"/>
      <w:r w:rsidR="001725E3">
        <w:t xml:space="preserve"> have seen previous use in spike sorting </w:t>
      </w:r>
      <w:r w:rsidR="001725E3">
        <w:fldChar w:fldCharType="begin"/>
      </w:r>
      <w:r w:rsidR="00624044">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624044" w:rsidRPr="00624044">
        <w:t>(26,42)</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624044">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624044" w:rsidRPr="00624044">
        <w:t>(43)</w:t>
      </w:r>
      <w:r w:rsidR="00C60188">
        <w:fldChar w:fldCharType="end"/>
      </w:r>
      <w:r w:rsidR="00C60188">
        <w:t xml:space="preserve">. Yet, the suitability of deep clustering methods in spike sorting which employ </w:t>
      </w:r>
      <w:proofErr w:type="spellStart"/>
      <w:r w:rsidR="00C60188">
        <w:t>autoencoders</w:t>
      </w:r>
      <w:proofErr w:type="spellEnd"/>
      <w:r w:rsidR="00C60188">
        <w:t xml:space="preserve">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w:t>
      </w:r>
      <w:proofErr w:type="spellStart"/>
      <w:r w:rsidR="00D37EC9">
        <w:t>metrics</w:t>
      </w:r>
      <w:proofErr w:type="spellEnd"/>
      <w:r w:rsidR="00D37EC9">
        <w:t xml:space="preserve">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a thorough evaluation is made on each method on multiple datasets from the perspective of various 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6CBAE186" w:rsidR="00284D80" w:rsidRDefault="000B5CAE" w:rsidP="00284D80">
      <w:pPr>
        <w:pStyle w:val="Heading2"/>
      </w:pPr>
      <w:r>
        <w:t>Feature Extraction</w:t>
      </w:r>
    </w:p>
    <w:p w14:paraId="1D9E7C64" w14:textId="2E813839" w:rsidR="00284D80" w:rsidRDefault="00572FF5" w:rsidP="00284D80">
      <w:pPr>
        <w:spacing w:after="0"/>
      </w:pPr>
      <w:r>
        <w:t xml:space="preserve">Feature extraction is a key step in the spike sorting pipeline in which spike waveforms are represented through a smaller informative feature space. </w:t>
      </w:r>
      <w:r w:rsidR="009F07E2">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t xml:space="preserve">, thus PCA is a linear convex algorithm while ICA is a linear non-convex approach.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AE686B1" w14:textId="0AE52ACE" w:rsidR="00623D8B" w:rsidRDefault="00623D8B" w:rsidP="00284D80">
      <w:pPr>
        <w:spacing w:after="0"/>
      </w:pPr>
      <w:r>
        <w:t xml:space="preserve">One of the most widely used techniques for feature extraction, in general and in spike sorting </w:t>
      </w:r>
      <w:r>
        <w:fldChar w:fldCharType="begin"/>
      </w:r>
      <w:r w:rsidR="00624044">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624044" w:rsidRPr="00624044">
        <w:t>(44)</w:t>
      </w:r>
      <w:r>
        <w:fldChar w:fldCharType="end"/>
      </w:r>
      <w:r>
        <w:t xml:space="preserve">, is the </w:t>
      </w:r>
      <w:r w:rsidR="00284D80" w:rsidRPr="00C970C2">
        <w:t>Principal Component Analysis (PCA)</w:t>
      </w:r>
      <w:r w:rsidR="00284D80">
        <w:t xml:space="preserve"> </w:t>
      </w:r>
      <w:r w:rsidR="00284D80">
        <w:fldChar w:fldCharType="begin"/>
      </w:r>
      <w:r w:rsidR="00624044">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624044" w:rsidRPr="00624044">
        <w:t>(45)</w:t>
      </w:r>
      <w:r w:rsidR="00284D80">
        <w:fldChar w:fldCharType="end"/>
      </w:r>
      <w:r w:rsidR="00284D80" w:rsidRPr="00C970C2">
        <w:t xml:space="preserve">. </w:t>
      </w:r>
      <w:r w:rsidR="00F5322B">
        <w:t xml:space="preserve">Despite its limitations, PCA has been extensively used in spike sorting over the years </w:t>
      </w:r>
      <w:r w:rsidR="00F5322B">
        <w:fldChar w:fldCharType="begin"/>
      </w:r>
      <w:r w:rsidR="00F5322B">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and it is still is used in modern spike sorting pipelines </w:t>
      </w:r>
      <w:r w:rsidR="00F5322B">
        <w:fldChar w:fldCharType="begin"/>
      </w:r>
      <w:r w:rsidR="00624044">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fldChar w:fldCharType="separate"/>
      </w:r>
      <w:r w:rsidR="00624044" w:rsidRPr="00624044">
        <w:t>(46)</w:t>
      </w:r>
      <w:r w:rsidR="00F5322B">
        <w:fldChar w:fldCharType="end"/>
      </w:r>
      <w:r w:rsidR="00F5322B">
        <w:t xml:space="preserve">. </w:t>
      </w:r>
      <w:r w:rsidR="00284D80" w:rsidRPr="00C970C2">
        <w:t xml:space="preserve">PCA </w:t>
      </w:r>
      <w:r>
        <w:t>transforms the input data into a new feature space of orthogonal axes – called principal components – which are derived through eigenvalue decomposition.</w:t>
      </w:r>
      <w:r w:rsidR="00186C68">
        <w:t xml:space="preserve"> It can reduce dimensionality by discardin</w:t>
      </w:r>
      <w:r w:rsidR="006D4963">
        <w:t>g components with low variance. Often by retaining only the first few principal components</w:t>
      </w:r>
      <w:r w:rsidR="00F5322B">
        <w:t xml:space="preserve"> </w:t>
      </w:r>
      <w:r w:rsidR="00F5322B">
        <w:fldChar w:fldCharType="begin"/>
      </w:r>
      <w:r w:rsidR="00624044">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fldChar w:fldCharType="separate"/>
      </w:r>
      <w:r w:rsidR="00624044" w:rsidRPr="00624044">
        <w:t>(47)</w:t>
      </w:r>
      <w:r w:rsidR="00F5322B">
        <w:fldChar w:fldCharType="end"/>
      </w:r>
      <w:r w:rsidR="00F5322B">
        <w:t xml:space="preserve"> </w:t>
      </w:r>
      <w:r w:rsidR="00F5322B">
        <w:fldChar w:fldCharType="begin"/>
      </w:r>
      <w:r w:rsidR="00624044">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fldChar w:fldCharType="separate"/>
      </w:r>
      <w:r w:rsidR="00624044" w:rsidRPr="00624044">
        <w:t>(48)</w:t>
      </w:r>
      <w:r w:rsidR="00F5322B">
        <w:fldChar w:fldCharType="end"/>
      </w:r>
      <w:r w:rsidR="006D4963">
        <w:t xml:space="preserve">, more than 70% of the data variance is captured. </w:t>
      </w:r>
      <w:r w:rsidR="00F5322B">
        <w:t xml:space="preserve">However, by retaining variance it is not guaranteed that an optimal space for clustering is created </w:t>
      </w:r>
      <w:r w:rsidR="00F5322B">
        <w:fldChar w:fldCharType="begin"/>
      </w:r>
      <w:r w:rsidR="00F5322B">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fldChar w:fldCharType="separate"/>
      </w:r>
      <w:r w:rsidR="00F5322B" w:rsidRPr="000F5AF6">
        <w:t>(1)</w:t>
      </w:r>
      <w:r w:rsidR="00F5322B">
        <w:fldChar w:fldCharType="end"/>
      </w:r>
      <w:r w:rsidR="00F5322B" w:rsidRPr="00C970C2">
        <w:t xml:space="preserve"> </w:t>
      </w:r>
      <w:r w:rsidR="00F5322B">
        <w:fldChar w:fldCharType="begin"/>
      </w:r>
      <w:r w:rsidR="00F5322B">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w:t>
      </w:r>
    </w:p>
    <w:p w14:paraId="2BB7831F" w14:textId="0842459C" w:rsidR="00F5322B" w:rsidRDefault="00F5322B" w:rsidP="00284D80">
      <w:pPr>
        <w:spacing w:after="0"/>
      </w:pPr>
    </w:p>
    <w:p w14:paraId="20C5BCB0" w14:textId="77777777" w:rsidR="007F01DD" w:rsidRPr="00C970C2" w:rsidRDefault="007F01DD" w:rsidP="00284D80">
      <w:pPr>
        <w:spacing w:after="0"/>
      </w:pPr>
    </w:p>
    <w:p w14:paraId="5B7465EF" w14:textId="6AD43C19" w:rsidR="00284D80" w:rsidRPr="00C970C2" w:rsidRDefault="00284D80" w:rsidP="00284D80">
      <w:pPr>
        <w:spacing w:after="0"/>
      </w:pPr>
      <w:r w:rsidRPr="00C970C2">
        <w:lastRenderedPageBreak/>
        <w:t>Independent Component Analysis (ICA)</w:t>
      </w:r>
      <w:r>
        <w:t xml:space="preserve"> </w:t>
      </w:r>
      <w:r>
        <w:fldChar w:fldCharType="begin"/>
      </w:r>
      <w:r w:rsidR="00624044">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624044" w:rsidRPr="00624044">
        <w:t>(49)</w:t>
      </w:r>
      <w:r>
        <w:fldChar w:fldCharType="end"/>
      </w:r>
      <w:r>
        <w:t xml:space="preserve"> </w:t>
      </w:r>
      <w:r w:rsidR="00F5322B">
        <w:t xml:space="preserve">is another linear method, generally employed in source separation that has been shown to have applications in spike sorting </w:t>
      </w:r>
      <w:r w:rsidR="00F5322B">
        <w:fldChar w:fldCharType="begin"/>
      </w:r>
      <w:r w:rsidR="00624044">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fldChar w:fldCharType="separate"/>
      </w:r>
      <w:r w:rsidR="00624044" w:rsidRPr="00624044">
        <w:t>(50)</w:t>
      </w:r>
      <w:r w:rsidR="00F5322B">
        <w:fldChar w:fldCharType="end"/>
      </w:r>
      <w:r w:rsidR="00F5322B" w:rsidRPr="00C970C2">
        <w:t xml:space="preserve"> </w:t>
      </w:r>
      <w:r w:rsidR="00F5322B">
        <w:fldChar w:fldCharType="begin"/>
      </w:r>
      <w:r w:rsidR="00624044">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fldChar w:fldCharType="separate"/>
      </w:r>
      <w:r w:rsidR="00624044" w:rsidRPr="00624044">
        <w:t>(51)</w:t>
      </w:r>
      <w:r w:rsidR="00F5322B">
        <w:fldChar w:fldCharType="end"/>
      </w:r>
      <w:r w:rsidR="00F5322B">
        <w:t xml:space="preserve">. ICA focuses on maximizing independence among the components it can find, rather than variance as PCA does. </w:t>
      </w:r>
      <w:r w:rsidR="00C45874">
        <w:t xml:space="preserve">This unsupervised approach identifies independent sources in the data allowing it to isolate individual </w:t>
      </w:r>
      <w:r w:rsidR="00EC766E">
        <w:t>instances of neuronal activity and i</w:t>
      </w:r>
      <w:r w:rsidR="00C45874">
        <w:t xml:space="preserve">t has been demonstrated to have a high performance in spike sorting </w:t>
      </w:r>
      <w:r>
        <w:fldChar w:fldCharType="begin"/>
      </w:r>
      <w:r w:rsidR="00624044">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624044" w:rsidRPr="00624044">
        <w:t>(50)</w:t>
      </w:r>
      <w:r>
        <w:fldChar w:fldCharType="end"/>
      </w:r>
      <w:r w:rsidRPr="00C970C2">
        <w:t xml:space="preserve"> </w:t>
      </w:r>
      <w:r>
        <w:fldChar w:fldCharType="begin"/>
      </w:r>
      <w:r w:rsidR="00624044">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624044" w:rsidRPr="00624044">
        <w:t>(51)</w:t>
      </w:r>
      <w:r>
        <w:fldChar w:fldCharType="end"/>
      </w:r>
      <w:r>
        <w:t>.</w:t>
      </w:r>
    </w:p>
    <w:p w14:paraId="54C08509" w14:textId="77777777" w:rsidR="00284D80" w:rsidRDefault="00284D80" w:rsidP="00284D80">
      <w:pPr>
        <w:spacing w:after="0"/>
      </w:pPr>
    </w:p>
    <w:p w14:paraId="78BC8B60" w14:textId="51C98A43"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r w:rsidR="007F01DD">
        <w:rPr>
          <w:rStyle w:val="Heading3Char"/>
        </w:rPr>
        <w:t xml:space="preserve"> </w:t>
      </w:r>
    </w:p>
    <w:p w14:paraId="32CFA897" w14:textId="193F2BCC" w:rsidR="00086CD5" w:rsidRPr="00C970C2" w:rsidRDefault="00284D80" w:rsidP="00284D80">
      <w:pPr>
        <w:spacing w:after="0"/>
      </w:pPr>
      <w:proofErr w:type="spellStart"/>
      <w:r w:rsidRPr="00C970C2">
        <w:t>Isomap</w:t>
      </w:r>
      <w:proofErr w:type="spellEnd"/>
      <w:r>
        <w:t xml:space="preserve"> </w:t>
      </w:r>
      <w:r>
        <w:fldChar w:fldCharType="begin"/>
      </w:r>
      <w:r w:rsidR="00624044">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624044" w:rsidRPr="00624044">
        <w:t>(52)</w:t>
      </w:r>
      <w:r>
        <w:fldChar w:fldCharType="end"/>
      </w:r>
      <w:r w:rsidRPr="00C970C2">
        <w:t xml:space="preserve"> </w:t>
      </w:r>
      <w:r w:rsidR="00086CD5">
        <w:t>employs</w:t>
      </w:r>
      <w:r w:rsidRPr="00C970C2">
        <w:t xml:space="preserve"> Isometric Mapping</w:t>
      </w:r>
      <w:r>
        <w:t xml:space="preserve"> to </w:t>
      </w:r>
      <w:r w:rsidR="00086CD5">
        <w:t>create</w:t>
      </w:r>
      <w:r w:rsidRPr="00C970C2">
        <w:t xml:space="preserve"> </w:t>
      </w:r>
      <w:r w:rsidR="00086CD5">
        <w:t>a</w:t>
      </w:r>
      <w:r w:rsidRPr="00C970C2">
        <w:t xml:space="preserve"> low-dimensional manifold </w:t>
      </w:r>
      <w:r w:rsidR="00086CD5">
        <w:t>embedding from the input data</w:t>
      </w:r>
      <w:r w:rsidRPr="00C970C2">
        <w:t xml:space="preserve"> </w:t>
      </w:r>
      <w:r>
        <w:t>while</w:t>
      </w:r>
      <w:r w:rsidRPr="00C970C2">
        <w:t xml:space="preserve"> </w:t>
      </w:r>
      <w:r w:rsidR="00086CD5">
        <w:t>preserving</w:t>
      </w:r>
      <w:r w:rsidRPr="00C970C2">
        <w:t xml:space="preserve"> </w:t>
      </w:r>
      <w:r>
        <w:t xml:space="preserve">the </w:t>
      </w:r>
      <w:r w:rsidRPr="00C970C2">
        <w:t>distances</w:t>
      </w:r>
      <w:r>
        <w:t xml:space="preserve"> of the original space</w:t>
      </w:r>
      <w:r w:rsidRPr="00C970C2">
        <w:t xml:space="preserve">. </w:t>
      </w:r>
      <w:r w:rsidR="00086CD5">
        <w:t xml:space="preserve">It fits into the non-linear category of feature extraction methods and it has a manifold approach. </w:t>
      </w:r>
      <w:proofErr w:type="spellStart"/>
      <w:r w:rsidR="00086CD5">
        <w:t>Isomap</w:t>
      </w:r>
      <w:proofErr w:type="spellEnd"/>
      <w:r w:rsidR="00086CD5">
        <w:t xml:space="preserve"> builds a graph where nodes are linked to their nearest neighbors and it approximates the geodesic distance (shortest paths in this graph)</w:t>
      </w:r>
      <w:r w:rsidR="00624044">
        <w:t xml:space="preserve"> which are then scald using MDS </w:t>
      </w:r>
      <w:r w:rsidR="00DA4B79">
        <w:fldChar w:fldCharType="begin"/>
      </w:r>
      <w:r w:rsidR="00D7059D">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fldChar w:fldCharType="separate"/>
      </w:r>
      <w:r w:rsidR="00D7059D" w:rsidRPr="00D7059D">
        <w:t>(53)</w:t>
      </w:r>
      <w:r w:rsidR="00DA4B79">
        <w:fldChar w:fldCharType="end"/>
      </w:r>
      <w:r w:rsidR="00086CD5">
        <w:t xml:space="preserve">. By preserving the geodesic distances among data points, </w:t>
      </w:r>
      <w:proofErr w:type="spellStart"/>
      <w:r w:rsidR="00086CD5">
        <w:t>Isomap</w:t>
      </w:r>
      <w:proofErr w:type="spellEnd"/>
      <w:r w:rsidR="00086CD5">
        <w:t xml:space="preserve"> captures the intrinsic relationships in the high-dimensional space. </w:t>
      </w:r>
    </w:p>
    <w:p w14:paraId="4E2C36F3" w14:textId="3F389267" w:rsidR="00284D80" w:rsidRPr="00284D80" w:rsidRDefault="00284D80" w:rsidP="00284D80"/>
    <w:p w14:paraId="4FC8AA4B" w14:textId="068B14A5" w:rsidR="00FF30DF" w:rsidRDefault="009C63CB" w:rsidP="00FF30DF">
      <w:pPr>
        <w:pStyle w:val="Heading2"/>
      </w:pPr>
      <w:r>
        <w:t>Traditional c</w:t>
      </w:r>
      <w:r w:rsidR="00FF30DF">
        <w:t>lustering algorithms</w:t>
      </w:r>
    </w:p>
    <w:p w14:paraId="539C0D70" w14:textId="5FDC7B44" w:rsidR="003B10E0" w:rsidRPr="00E8728D" w:rsidRDefault="008C7504" w:rsidP="000F5AF6">
      <w:r>
        <w:t xml:space="preserve">K-Means </w:t>
      </w:r>
      <w:r>
        <w:fldChar w:fldCharType="begin"/>
      </w:r>
      <w:r w:rsidR="00D7059D">
        <w:instrText xml:space="preserve"> ADDIN ZOTERO_ITEM CSL_CITATION {"citationID":"Tuadvt1a","properties":{"formattedCitation":"(54)","plainCitation":"(54)","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7059D" w:rsidRPr="00D7059D">
        <w:t>(54)</w:t>
      </w:r>
      <w:r>
        <w:fldChar w:fldCharType="end"/>
      </w:r>
      <w:r>
        <w:t xml:space="preserve"> is one of the oldest clustering algorithm and has been introduced to spike sorting in 1988</w:t>
      </w:r>
      <w:r w:rsidR="003B10E0">
        <w:t xml:space="preserve"> </w:t>
      </w:r>
      <w:r w:rsidR="003B10E0">
        <w:fldChar w:fldCharType="begin"/>
      </w:r>
      <w:r w:rsidR="00D7059D">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5,56)</w:t>
      </w:r>
      <w:r w:rsidR="003B10E0">
        <w:fldChar w:fldCharType="end"/>
      </w:r>
      <w:r>
        <w:t xml:space="preserve">. </w:t>
      </w:r>
      <w:r w:rsidR="00E8728D">
        <w:t xml:space="preserve">K-Means partitions the input space by assigning data points to their closest </w:t>
      </w:r>
      <w:r w:rsidR="00E8728D" w:rsidRPr="00E8728D">
        <w:rPr>
          <w:i/>
        </w:rPr>
        <w:t>k</w:t>
      </w:r>
      <w:r w:rsidR="00E8728D">
        <w:t xml:space="preserve"> centroids </w:t>
      </w:r>
      <w:r w:rsidR="00D55A6E">
        <w:t xml:space="preserve">which are initialized randomly. </w:t>
      </w:r>
      <w:r w:rsidR="006C61C2">
        <w:t>Through iterative assignment and optimization of the cen</w:t>
      </w:r>
      <w:r w:rsidR="003B10E0">
        <w:t>troids, clustering is achieved. There are se</w:t>
      </w:r>
      <w:r w:rsidR="002870BB">
        <w:t xml:space="preserve">veral disadvantages to K-Means: it requires the number of clusters to be known beforehand, it is nondeterministic, it does not handle overlapping clusters or clusters of arbitrary shapes, and it is sensitive to outliers. </w:t>
      </w:r>
      <w:r w:rsidR="003B10E0">
        <w:t xml:space="preserve">Since its introduction to spike sorting, K-Means has seen extensive use in this domain </w:t>
      </w:r>
      <w:r w:rsidR="003B10E0">
        <w:fldChar w:fldCharType="begin"/>
      </w:r>
      <w:r w:rsidR="00D7059D">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5,56)</w:t>
      </w:r>
      <w:r w:rsidR="003B10E0">
        <w:fldChar w:fldCharType="end"/>
      </w:r>
      <w:r w:rsidR="003B10E0">
        <w:t xml:space="preserve"> and even newly developed pipelines make use of it </w:t>
      </w:r>
      <w:r w:rsidR="003B10E0">
        <w:fldChar w:fldCharType="begin"/>
      </w:r>
      <w:r w:rsidR="00D7059D">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fldChar w:fldCharType="separate"/>
      </w:r>
      <w:r w:rsidR="00D7059D" w:rsidRPr="00D7059D">
        <w:t>(15,57)</w:t>
      </w:r>
      <w:r w:rsidR="003B10E0">
        <w:fldChar w:fldCharType="end"/>
      </w:r>
      <w:r w:rsidR="003B10E0">
        <w:t>. Furthermore, it has been shown to still be a strong candidate by placing 3</w:t>
      </w:r>
      <w:r w:rsidR="003B10E0" w:rsidRPr="003B10E0">
        <w:rPr>
          <w:vertAlign w:val="superscript"/>
        </w:rPr>
        <w:t>rd</w:t>
      </w:r>
      <w:r w:rsidR="003B10E0">
        <w:t xml:space="preserve"> out of 25 </w:t>
      </w:r>
      <w:r w:rsidR="003B10E0">
        <w:fldChar w:fldCharType="begin"/>
      </w:r>
      <w:r w:rsidR="00D7059D">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6)</w:t>
      </w:r>
      <w:r w:rsidR="003B10E0">
        <w:fldChar w:fldCharType="end"/>
      </w:r>
      <w:r w:rsidR="003B10E0">
        <w:t xml:space="preserve"> clustering algorithms in a comprehensive analysis of clustering algorithms. </w:t>
      </w:r>
    </w:p>
    <w:p w14:paraId="47D1BB47" w14:textId="5D13FE7D" w:rsidR="00D7059D" w:rsidRDefault="00D7059D" w:rsidP="009C63CB">
      <w:r>
        <w:t xml:space="preserve">Density-Based Spatial Clustering of Applications with Noise </w:t>
      </w:r>
      <w:r>
        <w:fldChar w:fldCharType="begin"/>
      </w:r>
      <w:r>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fldChar w:fldCharType="separate"/>
      </w:r>
      <w:r w:rsidRPr="00D7059D">
        <w:t>(58)</w:t>
      </w:r>
      <w:r>
        <w:fldChar w:fldCharType="end"/>
      </w:r>
      <w:r>
        <w:t xml:space="preserve">, better known as DBSCAN, is a density-based approach that also seen use in the domain of spike sorting </w:t>
      </w:r>
      <w:r>
        <w:fldChar w:fldCharType="begin"/>
      </w:r>
      <w:r w:rsidR="00F36532">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F36532" w:rsidRPr="00F36532">
        <w:t>(56)</w:t>
      </w:r>
      <w:r>
        <w:fldChar w:fldCharType="end"/>
      </w:r>
      <w:r>
        <w:t xml:space="preserve">. </w:t>
      </w:r>
      <w:r w:rsidR="008B5FDC">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t xml:space="preserve"> number of clusters beforehand, also DBSCAN is able to handle clusters of arbitrary shape and it mostly deterministic (excluding border points). </w:t>
      </w:r>
      <w:r w:rsidR="00E6134A">
        <w:t xml:space="preserve">However, DBSCAN has issues in dealing with datasets that contain imbalanced clusters. </w:t>
      </w:r>
    </w:p>
    <w:p w14:paraId="051FDF18" w14:textId="77777777" w:rsidR="00D7059D" w:rsidRPr="00284D80" w:rsidRDefault="00D7059D" w:rsidP="009C63CB"/>
    <w:p w14:paraId="53624AAF" w14:textId="6BEA96D2" w:rsidR="009C63CB" w:rsidRDefault="009C63CB" w:rsidP="009C63CB">
      <w:pPr>
        <w:pStyle w:val="Heading2"/>
      </w:pPr>
      <w:r>
        <w:t>Deep clustering algorithms</w:t>
      </w:r>
    </w:p>
    <w:p w14:paraId="308539D6" w14:textId="0CF43550"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 xml:space="preserve">mance, often using </w:t>
      </w:r>
      <w:proofErr w:type="spellStart"/>
      <w:r>
        <w:t>autoencoders</w:t>
      </w:r>
      <w:proofErr w:type="spellEnd"/>
      <w:r w:rsidR="00F74AE0" w:rsidRPr="00F74AE0">
        <w:t>.</w:t>
      </w:r>
      <w:r>
        <w:t xml:space="preserve"> </w:t>
      </w:r>
      <w:r w:rsidR="00323BB1">
        <w:t xml:space="preserve">Most </w:t>
      </w:r>
      <w:r>
        <w:t xml:space="preserve">of these methods have been tested on the MNIST dataset </w:t>
      </w:r>
      <w:r w:rsidR="00323BB1">
        <w:fldChar w:fldCharType="begin"/>
      </w:r>
      <w:r w:rsidR="00624044">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624044" w:rsidRPr="00624044">
        <w:t>(27–34)</w:t>
      </w:r>
      <w:r w:rsidR="00323BB1">
        <w:fldChar w:fldCharType="end"/>
      </w:r>
      <w:r>
        <w:t xml:space="preserve">, </w:t>
      </w:r>
      <w:r>
        <w:lastRenderedPageBreak/>
        <w:t xml:space="preserve">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w:t>
      </w:r>
      <w:proofErr w:type="spellStart"/>
      <w:r w:rsidR="00A942E2">
        <w:t>clustpy</w:t>
      </w:r>
      <w:proofErr w:type="spellEnd"/>
      <w:r w:rsidR="00A942E2">
        <w:t xml:space="preserve"> </w:t>
      </w:r>
      <w:r w:rsidR="00A942E2">
        <w:fldChar w:fldCharType="begin"/>
      </w:r>
      <w:r w:rsidR="00D7059D">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D7059D" w:rsidRPr="00D7059D">
        <w:t>(59)</w:t>
      </w:r>
      <w:r w:rsidR="00A942E2">
        <w:fldChar w:fldCharType="end"/>
      </w:r>
      <w:r w:rsidR="00A942E2">
        <w:t xml:space="preserve">, with some modifications to improve performance. </w:t>
      </w:r>
    </w:p>
    <w:p w14:paraId="1732E5DA" w14:textId="00C9C23F" w:rsidR="000F5AF6" w:rsidRDefault="000F5AF6" w:rsidP="000F5AF6">
      <w:r>
        <w:br/>
      </w:r>
      <w:proofErr w:type="spellStart"/>
      <w:r>
        <w:t>ACeDeC</w:t>
      </w:r>
      <w:proofErr w:type="spellEnd"/>
      <w:r>
        <w:t xml:space="preserve"> </w:t>
      </w:r>
      <w:r>
        <w:fldChar w:fldCharType="begin"/>
      </w:r>
      <w:r w:rsidR="00624044">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624044" w:rsidRPr="00624044">
        <w:t>(31)</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proofErr w:type="spellStart"/>
      <w:r w:rsidR="00F74AE0">
        <w:t>ACeDeC</w:t>
      </w:r>
      <w:proofErr w:type="spellEnd"/>
      <w:r w:rsidR="00F74AE0">
        <w:t xml:space="preserve">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w:t>
      </w:r>
      <w:proofErr w:type="spellStart"/>
      <w:r w:rsidR="00F74AE0">
        <w:t>autoencoder</w:t>
      </w:r>
      <w:proofErr w:type="spellEnd"/>
      <w:r w:rsidR="00F74AE0">
        <w:t xml:space="preserve">. </w:t>
      </w:r>
      <w:r w:rsidR="00F74AE0" w:rsidRPr="00F74AE0">
        <w:t xml:space="preserve">By separating the embedded space and using a </w:t>
      </w:r>
      <w:r w:rsidR="00F74AE0">
        <w:t xml:space="preserve">reformulated loss function, </w:t>
      </w:r>
      <w:proofErr w:type="spellStart"/>
      <w:r w:rsidR="00F74AE0">
        <w:t>ACe</w:t>
      </w:r>
      <w:r w:rsidR="00F74AE0" w:rsidRPr="00F74AE0">
        <w:t>DeC</w:t>
      </w:r>
      <w:proofErr w:type="spellEnd"/>
      <w:r w:rsidR="00F74AE0" w:rsidRPr="00F74AE0">
        <w:t xml:space="preserve"> enables the learning of detailed reconstructions and cluster-specific abstractions </w:t>
      </w:r>
      <w:r w:rsidR="00F74AE0">
        <w:t>and it</w:t>
      </w:r>
      <w:r w:rsidR="00852F22">
        <w:t xml:space="preserve"> improves clustering performance</w:t>
      </w:r>
      <w:r w:rsidR="00F74AE0" w:rsidRPr="00F74AE0">
        <w:t>. Experiments on v</w:t>
      </w:r>
      <w:r w:rsidR="00F74AE0">
        <w:t xml:space="preserve">arious datasets demonstrate </w:t>
      </w:r>
      <w:proofErr w:type="spellStart"/>
      <w:r w:rsidR="00F74AE0">
        <w:t>ACe</w:t>
      </w:r>
      <w:r w:rsidR="00F74AE0" w:rsidRPr="00F74AE0">
        <w:t>DeC's</w:t>
      </w:r>
      <w:proofErr w:type="spellEnd"/>
      <w:r w:rsidR="00F74AE0" w:rsidRPr="00F74AE0">
        <w:t xml:space="preserve"> superior performance compared to existing methods</w:t>
      </w:r>
      <w:r w:rsidR="00E552AA">
        <w:t xml:space="preserve">, even DCN </w:t>
      </w:r>
      <w:r w:rsidR="00176C5F">
        <w:fldChar w:fldCharType="begin"/>
      </w:r>
      <w:r w:rsidR="00624044">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624044" w:rsidRPr="00624044">
        <w:t>(35)</w:t>
      </w:r>
      <w:r w:rsidR="00176C5F">
        <w:fldChar w:fldCharType="end"/>
      </w:r>
      <w:r w:rsidR="00176C5F">
        <w:t xml:space="preserve"> </w:t>
      </w:r>
      <w:r w:rsidR="00E552AA">
        <w:t>another deep clustering approach</w:t>
      </w:r>
      <w:r w:rsidR="00F74AE0" w:rsidRPr="00F74AE0">
        <w:t>.</w:t>
      </w:r>
    </w:p>
    <w:p w14:paraId="1B0AA81E" w14:textId="6FDE8393" w:rsidR="000F5AF6" w:rsidRDefault="000F5AF6" w:rsidP="000F5AF6">
      <w:r>
        <w:t xml:space="preserve">AEC </w:t>
      </w:r>
      <w:r>
        <w:fldChar w:fldCharType="begin"/>
      </w:r>
      <w:r w:rsidR="00624044">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624044" w:rsidRPr="00624044">
        <w:t>(32)</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 xml:space="preserve">using </w:t>
      </w:r>
      <w:proofErr w:type="spellStart"/>
      <w:r w:rsidR="00BA72E5">
        <w:t>auto</w:t>
      </w:r>
      <w:r w:rsidR="00180CD3" w:rsidRPr="00180CD3">
        <w:t>encoders</w:t>
      </w:r>
      <w:proofErr w:type="spellEnd"/>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w:t>
      </w:r>
      <w:proofErr w:type="spellStart"/>
      <w:r w:rsidR="00180CD3" w:rsidRPr="00180CD3">
        <w:t>centres</w:t>
      </w:r>
      <w:proofErr w:type="spellEnd"/>
      <w:r w:rsidR="00180CD3" w:rsidRPr="00180CD3">
        <w:t xml:space="preserve">, achieving superior performance compared to conventional approaches like K-means. Experiments on benchmark datasets demonstrate the improved accuracy and </w:t>
      </w:r>
      <w:proofErr w:type="spellStart"/>
      <w:r w:rsidR="00180CD3" w:rsidRPr="00180CD3">
        <w:t>normalised</w:t>
      </w:r>
      <w:proofErr w:type="spellEnd"/>
      <w:r w:rsidR="00180CD3" w:rsidRPr="00180CD3">
        <w:t xml:space="preserve"> mutual information of this auto-encoder-based clustering technique. </w:t>
      </w:r>
    </w:p>
    <w:p w14:paraId="0CFEDC08" w14:textId="1A3A97D0" w:rsidR="000F5AF6" w:rsidRDefault="000F5AF6" w:rsidP="000F5AF6">
      <w:r>
        <w:t xml:space="preserve">DCN </w:t>
      </w:r>
      <w:r>
        <w:fldChar w:fldCharType="begin"/>
      </w:r>
      <w:r w:rsidR="00624044">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624044" w:rsidRPr="00624044">
        <w:t>(35)</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w:t>
      </w:r>
      <w:proofErr w:type="spellStart"/>
      <w:r w:rsidR="00B84BF0" w:rsidRPr="00B84BF0">
        <w:t>optimising</w:t>
      </w:r>
      <w:proofErr w:type="spellEnd"/>
      <w:r w:rsidR="00B84BF0" w:rsidRPr="00B84BF0">
        <w:t xml:space="preserve"> data reconstruction, dimensionality reduction, and cluster structure. DCN uses an </w:t>
      </w:r>
      <w:proofErr w:type="spellStart"/>
      <w:r w:rsidR="00BA72E5">
        <w:t>autoencoder</w:t>
      </w:r>
      <w:proofErr w:type="spellEnd"/>
      <w:r w:rsidR="00B84BF0" w:rsidRPr="00B84BF0">
        <w:t xml:space="preserve"> network structure </w:t>
      </w:r>
      <w:r w:rsidR="00E552AA">
        <w:t xml:space="preserve">(with a step of greedy layer-wise pre-training </w:t>
      </w:r>
      <w:r w:rsidR="00E552AA">
        <w:fldChar w:fldCharType="begin"/>
      </w:r>
      <w:r w:rsidR="00D7059D">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D7059D" w:rsidRPr="00D7059D">
        <w:t>(60)</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w:t>
      </w:r>
      <w:proofErr w:type="spellStart"/>
      <w:r w:rsidR="00B84BF0" w:rsidRPr="00B84BF0">
        <w:t>optimisation</w:t>
      </w:r>
      <w:proofErr w:type="spellEnd"/>
      <w:r w:rsidR="00B84BF0" w:rsidRPr="00B84BF0">
        <w:t xml:space="preserve">.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D7059D">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D7059D" w:rsidRPr="00D7059D">
        <w:t>(61)</w:t>
      </w:r>
      <w:r w:rsidR="00C67199">
        <w:fldChar w:fldCharType="end"/>
      </w:r>
      <w:r w:rsidR="00C67199">
        <w:t xml:space="preserve"> and simpler approaches that used an </w:t>
      </w:r>
      <w:proofErr w:type="spellStart"/>
      <w:r w:rsidR="00C67199">
        <w:t>autoencoder</w:t>
      </w:r>
      <w:proofErr w:type="spellEnd"/>
      <w:r w:rsidR="00C67199">
        <w:t xml:space="preserve"> to reduce dimensionality and a clustering algorithm such as K-Means.</w:t>
      </w:r>
    </w:p>
    <w:p w14:paraId="1FDDEF28" w14:textId="0E1551AE" w:rsidR="00B84BF0" w:rsidRDefault="000F5AF6" w:rsidP="00B84BF0">
      <w:r>
        <w:t xml:space="preserve">DDC </w:t>
      </w:r>
      <w:r>
        <w:fldChar w:fldCharType="begin"/>
      </w:r>
      <w:r w:rsidR="00624044">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624044" w:rsidRPr="00624044">
        <w:t>(38)</w:t>
      </w:r>
      <w:r>
        <w:fldChar w:fldCharType="end"/>
      </w:r>
      <w:r w:rsidR="002734B3">
        <w:t>, introduced in</w:t>
      </w:r>
      <w:r>
        <w:t xml:space="preserve"> 2020</w:t>
      </w:r>
      <w:r w:rsidR="00B84BF0">
        <w:t xml:space="preserve">, </w:t>
      </w:r>
      <w:r w:rsidR="00176C5F" w:rsidRPr="00176C5F">
        <w:t xml:space="preserve">employs a two-stage approach: first, it uses a deep convolutional </w:t>
      </w:r>
      <w:proofErr w:type="spellStart"/>
      <w:r w:rsidR="00176C5F" w:rsidRPr="00176C5F">
        <w:t>autoencoder</w:t>
      </w:r>
      <w:proofErr w:type="spellEnd"/>
      <w:r w:rsidR="00176C5F" w:rsidRPr="00176C5F">
        <w:t xml:space="preserve"> to learn low-dimensional feature representations, and then applies a new density-based clustering technique.</w:t>
      </w:r>
      <w:r w:rsidR="00176C5F">
        <w:t xml:space="preserve"> </w:t>
      </w:r>
      <w:r w:rsidR="00BA72E5" w:rsidRPr="00BA72E5">
        <w:t xml:space="preserve">DDC uses a deep </w:t>
      </w:r>
      <w:proofErr w:type="spellStart"/>
      <w:r w:rsidR="00BA72E5" w:rsidRPr="00BA72E5">
        <w:t>autoencoder</w:t>
      </w:r>
      <w:proofErr w:type="spellEnd"/>
      <w:r w:rsidR="00BA72E5" w:rsidRPr="00BA72E5">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 xml:space="preserve">addresses limitations in existing deep clustering </w:t>
      </w:r>
      <w:r w:rsidR="00176C5F" w:rsidRPr="00176C5F">
        <w:lastRenderedPageBreak/>
        <w:t>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D7059D">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D7059D" w:rsidRPr="00D7059D">
        <w:t>(61)</w:t>
      </w:r>
      <w:r w:rsidR="00176C5F">
        <w:fldChar w:fldCharType="end"/>
      </w:r>
      <w:r w:rsidR="00176C5F">
        <w:t xml:space="preserve">, IDEC </w:t>
      </w:r>
      <w:r w:rsidR="00176C5F">
        <w:fldChar w:fldCharType="begin"/>
      </w:r>
      <w:r w:rsidR="00624044">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624044" w:rsidRPr="00624044">
        <w:t>(28)</w:t>
      </w:r>
      <w:r w:rsidR="00176C5F">
        <w:fldChar w:fldCharType="end"/>
      </w:r>
      <w:r w:rsidR="00176C5F">
        <w:t xml:space="preserve">, DKM </w:t>
      </w:r>
      <w:r w:rsidR="00176C5F">
        <w:fldChar w:fldCharType="begin"/>
      </w:r>
      <w:r w:rsidR="00624044">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624044" w:rsidRPr="00624044">
        <w:t>(27)</w:t>
      </w:r>
      <w:r w:rsidR="00176C5F">
        <w:fldChar w:fldCharType="end"/>
      </w:r>
      <w:r w:rsidR="00176C5F">
        <w:t xml:space="preserve"> and</w:t>
      </w:r>
      <w:r w:rsidR="00176C5F" w:rsidRPr="00176C5F">
        <w:t xml:space="preserve"> </w:t>
      </w:r>
      <w:proofErr w:type="spellStart"/>
      <w:r w:rsidR="00176C5F">
        <w:t>VaDE</w:t>
      </w:r>
      <w:proofErr w:type="spellEnd"/>
      <w:r w:rsidR="00176C5F">
        <w:t xml:space="preserve"> </w:t>
      </w:r>
      <w:r w:rsidR="00176C5F">
        <w:fldChar w:fldCharType="begin"/>
      </w:r>
      <w:r w:rsidR="00D7059D">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D7059D" w:rsidRPr="00D7059D">
        <w:t>(62)</w:t>
      </w:r>
      <w:r w:rsidR="00176C5F">
        <w:fldChar w:fldCharType="end"/>
      </w:r>
      <w:r w:rsidR="00176C5F">
        <w:t xml:space="preserve">. </w:t>
      </w:r>
    </w:p>
    <w:p w14:paraId="7366EFB8" w14:textId="4A158B6A" w:rsidR="000F5AF6" w:rsidRDefault="000F5AF6" w:rsidP="000F5AF6">
      <w:r>
        <w:t xml:space="preserve">DEC </w:t>
      </w:r>
      <w:r w:rsidR="00DC4759">
        <w:fldChar w:fldCharType="begin"/>
      </w:r>
      <w:r w:rsidR="00D7059D">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D7059D" w:rsidRPr="00D7059D">
        <w:t>(61)</w:t>
      </w:r>
      <w:r w:rsidR="00DC4759">
        <w:fldChar w:fldCharType="end"/>
      </w:r>
      <w:r w:rsidR="002734B3">
        <w:t>, introduced in</w:t>
      </w:r>
      <w:r w:rsidR="00DC4759">
        <w:t xml:space="preserve"> 2016</w:t>
      </w:r>
      <w:r w:rsidR="000E49B2">
        <w:t xml:space="preserve">, proposes the use of </w:t>
      </w:r>
      <w:r w:rsidR="00176C5F">
        <w:t xml:space="preserve">DNNs, specifically an </w:t>
      </w:r>
      <w:proofErr w:type="spellStart"/>
      <w:r w:rsidR="00176C5F">
        <w:t>autoencoder</w:t>
      </w:r>
      <w:proofErr w:type="spellEnd"/>
      <w:r w:rsidR="00176C5F">
        <w:t>,</w:t>
      </w:r>
      <w:r w:rsidR="000E49B2" w:rsidRPr="00C64F40">
        <w:t xml:space="preserve"> to simultaneously learn feature representations and cluster assignments. It iteratively refines clusters by </w:t>
      </w:r>
      <w:proofErr w:type="spellStart"/>
      <w:r w:rsidR="000E49B2" w:rsidRPr="00C64F40">
        <w:t>optimising</w:t>
      </w:r>
      <w:proofErr w:type="spellEnd"/>
      <w:r w:rsidR="000E49B2" w:rsidRPr="00C64F40">
        <w:t xml:space="preserve"> a clustering objective in a lower-dimensional space. This process involves computing soft assignments and </w:t>
      </w:r>
      <w:proofErr w:type="spellStart"/>
      <w:r w:rsidR="000E49B2" w:rsidRPr="00C64F40">
        <w:t>minimising</w:t>
      </w:r>
      <w:proofErr w:type="spellEnd"/>
      <w:r w:rsidR="000E49B2" w:rsidRPr="00C64F40">
        <w:t xml:space="preserve"> </w:t>
      </w:r>
      <w:proofErr w:type="spellStart"/>
      <w:r w:rsidR="000E49B2" w:rsidRPr="00C64F40">
        <w:t>Kullback-Leibler</w:t>
      </w:r>
      <w:proofErr w:type="spellEnd"/>
      <w:r w:rsidR="000E49B2" w:rsidRPr="00C64F40">
        <w:t xml:space="preserve"> divergence using an auxiliary target distribution</w:t>
      </w:r>
      <w:r w:rsidR="000E49B2">
        <w:t xml:space="preserve"> to map the </w:t>
      </w:r>
      <w:proofErr w:type="spellStart"/>
      <w:r w:rsidR="000E49B2">
        <w:t>autoencoder’</w:t>
      </w:r>
      <w:r w:rsidR="00FC49A7">
        <w:t>s</w:t>
      </w:r>
      <w:proofErr w:type="spellEnd"/>
      <w:r w:rsidR="00FC49A7">
        <w:t xml:space="preserve"> </w:t>
      </w:r>
      <w:proofErr w:type="spellStart"/>
      <w:r w:rsidR="00FC49A7">
        <w:t>embeddings</w:t>
      </w:r>
      <w:proofErr w:type="spellEnd"/>
      <w:r w:rsidR="000E49B2">
        <w:t xml:space="preserve"> to cluster centroids</w:t>
      </w:r>
      <w:r w:rsidR="000E49B2" w:rsidRPr="00C64F40">
        <w:t>.</w:t>
      </w:r>
      <w:r w:rsidR="00D21D5B">
        <w:t xml:space="preserve"> DEC applies a greedy layer-wise pre-training </w:t>
      </w:r>
      <w:r w:rsidR="00D21D5B">
        <w:fldChar w:fldCharType="begin"/>
      </w:r>
      <w:r w:rsidR="00D7059D">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7059D" w:rsidRPr="00D7059D">
        <w:t>(60)</w:t>
      </w:r>
      <w:r w:rsidR="00D21D5B">
        <w:fldChar w:fldCharType="end"/>
      </w:r>
      <w:r w:rsidR="00D21D5B">
        <w:t xml:space="preserve"> on the </w:t>
      </w:r>
      <w:proofErr w:type="spellStart"/>
      <w:r w:rsidR="00D21D5B">
        <w:t>autoencoder</w:t>
      </w:r>
      <w:proofErr w:type="spellEnd"/>
      <w:r w:rsidR="00D21D5B">
        <w:t xml:space="preserve"> starting with weights initialized from a normal distribution.</w:t>
      </w:r>
      <w:r w:rsidR="000E49B2" w:rsidRPr="00C64F40">
        <w:t xml:space="preserve"> The authors demonstrate significant improvements over existing clustering methods on image and text datasets. Furthermore, DEC exhibits robustness to </w:t>
      </w:r>
      <w:proofErr w:type="spellStart"/>
      <w:r w:rsidR="000E49B2" w:rsidRPr="00C64F40">
        <w:t>hyperparameter</w:t>
      </w:r>
      <w:proofErr w:type="spellEnd"/>
      <w:r w:rsidR="000E49B2" w:rsidRPr="00C64F40">
        <w:t xml:space="preserve"> variations, making it practical for real-world applications. The algorithm's linear complexity enables it to scale effectively to large datasets.</w:t>
      </w:r>
    </w:p>
    <w:p w14:paraId="2847CDCB" w14:textId="68260D3F" w:rsidR="00DC4759" w:rsidRDefault="00DC4759" w:rsidP="000F5AF6">
      <w:proofErr w:type="spellStart"/>
      <w:r>
        <w:t>DeepECT</w:t>
      </w:r>
      <w:proofErr w:type="spellEnd"/>
      <w:r>
        <w:t xml:space="preserve"> </w:t>
      </w:r>
      <w:r>
        <w:fldChar w:fldCharType="begin"/>
      </w:r>
      <w:r w:rsidR="00624044">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624044" w:rsidRPr="00624044">
        <w:t>(33,34)</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w:t>
      </w:r>
      <w:proofErr w:type="spellStart"/>
      <w:r w:rsidR="00337AEE" w:rsidRPr="00337AEE">
        <w:t>autoencoder</w:t>
      </w:r>
      <w:proofErr w:type="spellEnd"/>
      <w:r w:rsidR="00337AEE" w:rsidRPr="00337AEE">
        <w:t xml:space="preserve"> with a clustering layer that builds a cluster tree </w:t>
      </w:r>
      <w:r w:rsidR="00337AEE">
        <w:t>(</w:t>
      </w:r>
      <w:r w:rsidR="00337AEE" w:rsidRPr="009F0F15">
        <w:t>without needing the number of clusters specified beforehand</w:t>
      </w:r>
      <w:r w:rsidR="00337AEE">
        <w:t xml:space="preserve">) </w:t>
      </w:r>
      <w:r w:rsidR="00337AEE" w:rsidRPr="00337AEE">
        <w:t xml:space="preserve">in an embedded space, and both the embedding and the tree are trained simultaneously. </w:t>
      </w:r>
      <w:proofErr w:type="spellStart"/>
      <w:r w:rsidR="00337AEE" w:rsidRPr="00337AEE">
        <w:t>DeepECT</w:t>
      </w:r>
      <w:proofErr w:type="spellEnd"/>
      <w:r w:rsidR="00337AEE" w:rsidRPr="00337AEE">
        <w:t xml:space="preserve"> uses a projection-based </w:t>
      </w:r>
      <w:proofErr w:type="spellStart"/>
      <w:r w:rsidR="00337AEE" w:rsidRPr="00337AEE">
        <w:t>optimisation</w:t>
      </w:r>
      <w:proofErr w:type="spellEnd"/>
      <w:r w:rsidR="00337AEE" w:rsidRPr="00337AEE">
        <w:t xml:space="preserve"> strategy that enhances cluster boundaries and preserves orthogonal structural information through a compression loss that </w:t>
      </w:r>
      <w:proofErr w:type="spellStart"/>
      <w:r w:rsidR="00337AEE" w:rsidRPr="00337AEE">
        <w:t>penalises</w:t>
      </w:r>
      <w:proofErr w:type="spellEnd"/>
      <w:r w:rsidR="00337AEE" w:rsidRPr="00337AEE">
        <w:t xml:space="preserve"> the distance between data points and their assigned node </w:t>
      </w:r>
      <w:proofErr w:type="spellStart"/>
      <w:r w:rsidR="00337AEE" w:rsidRPr="00337AEE">
        <w:t>centres</w:t>
      </w:r>
      <w:proofErr w:type="spellEnd"/>
      <w:r w:rsidR="00337AEE" w:rsidRPr="00337AEE">
        <w:t xml:space="preserve">. It also includes an extension that </w:t>
      </w:r>
      <w:proofErr w:type="spellStart"/>
      <w:r w:rsidR="00337AEE" w:rsidRPr="00337AEE">
        <w:t>utilises</w:t>
      </w:r>
      <w:proofErr w:type="spellEnd"/>
      <w:r w:rsidR="00337AEE" w:rsidRPr="00337AEE">
        <w:t xml:space="preserve"> augmentation methods to ignore known invariances within the data.</w:t>
      </w:r>
      <w:r w:rsidR="00337AEE">
        <w:t xml:space="preserve"> </w:t>
      </w:r>
      <w:r w:rsidR="009F0F15" w:rsidRPr="009F0F15">
        <w:t xml:space="preserve">Experimental results demonstrate that </w:t>
      </w:r>
      <w:proofErr w:type="spellStart"/>
      <w:r w:rsidR="009F0F15" w:rsidRPr="009F0F15">
        <w:t>DeepECT</w:t>
      </w:r>
      <w:proofErr w:type="spellEnd"/>
      <w:r w:rsidR="009F0F15" w:rsidRPr="009F0F15">
        <w:t xml:space="preserve">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624044">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624044" w:rsidRPr="00624044">
        <w:t>(28)</w:t>
      </w:r>
      <w:r w:rsidR="009F0F15">
        <w:fldChar w:fldCharType="end"/>
      </w:r>
      <w:r w:rsidR="009F0F15">
        <w:t xml:space="preserve"> and simpler approaches that used an </w:t>
      </w:r>
      <w:proofErr w:type="spellStart"/>
      <w:r w:rsidR="009F0F15">
        <w:t>autoencoder</w:t>
      </w:r>
      <w:proofErr w:type="spellEnd"/>
      <w:r w:rsidR="009F0F15">
        <w:t xml:space="preserve"> to reduce dimensionality and a clustering algorithm such as K-Means. </w:t>
      </w:r>
    </w:p>
    <w:p w14:paraId="540414DB" w14:textId="316F0249" w:rsidR="00DC4759" w:rsidRDefault="00DC4759" w:rsidP="000F5AF6">
      <w:proofErr w:type="spellStart"/>
      <w:r>
        <w:t>DipDECK</w:t>
      </w:r>
      <w:proofErr w:type="spellEnd"/>
      <w:r>
        <w:t xml:space="preserve"> </w:t>
      </w:r>
      <w:r>
        <w:fldChar w:fldCharType="begin"/>
      </w:r>
      <w:r w:rsidR="00624044">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624044" w:rsidRPr="00624044">
        <w:t>(30)</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w:t>
      </w:r>
      <w:proofErr w:type="spellStart"/>
      <w:r w:rsidR="002E5F0E">
        <w:t>D</w:t>
      </w:r>
      <w:r w:rsidR="002E5F0E" w:rsidRPr="002E5F0E">
        <w:t>ipDECK</w:t>
      </w:r>
      <w:proofErr w:type="spellEnd"/>
      <w:r w:rsidR="002E5F0E" w:rsidRPr="002E5F0E">
        <w:t xml:space="preserve"> integrates a cluster number estimation within the deep learning process, addressing limitations in scalability and reliance on pre-defined cluster numbers. The algorithm uses an </w:t>
      </w:r>
      <w:proofErr w:type="spellStart"/>
      <w:r w:rsidR="002E5F0E" w:rsidRPr="002E5F0E">
        <w:t>autoencoder</w:t>
      </w:r>
      <w:proofErr w:type="spellEnd"/>
      <w:r w:rsidR="002E5F0E" w:rsidRPr="002E5F0E">
        <w:t xml:space="preserve"> to embed data, overestimates the initial cluster count, and then applies </w:t>
      </w:r>
      <w:proofErr w:type="spellStart"/>
      <w:r w:rsidR="002E5F0E" w:rsidRPr="002E5F0E">
        <w:t>Hartigan's</w:t>
      </w:r>
      <w:proofErr w:type="spellEnd"/>
      <w:r w:rsidR="002E5F0E" w:rsidRPr="002E5F0E">
        <w:t xml:space="preserve"> Dip-test to merge structurally similar clusters. Experiments demonstrate that </w:t>
      </w:r>
      <w:proofErr w:type="spellStart"/>
      <w:r w:rsidR="002E5F0E" w:rsidRPr="002E5F0E">
        <w:t>DipDECK</w:t>
      </w:r>
      <w:proofErr w:type="spellEnd"/>
      <w:r w:rsidR="002E5F0E" w:rsidRPr="002E5F0E">
        <w:t xml:space="preserve">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D7059D">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D7059D" w:rsidRPr="00D7059D">
        <w:t>(61)</w:t>
      </w:r>
      <w:r w:rsidR="002E5F0E">
        <w:fldChar w:fldCharType="end"/>
      </w:r>
      <w:r w:rsidR="002E5F0E">
        <w:t xml:space="preserve">, IDEC </w:t>
      </w:r>
      <w:r w:rsidR="002E5F0E">
        <w:fldChar w:fldCharType="begin"/>
      </w:r>
      <w:r w:rsidR="00624044">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624044" w:rsidRPr="00624044">
        <w:t>(28)</w:t>
      </w:r>
      <w:r w:rsidR="002E5F0E">
        <w:fldChar w:fldCharType="end"/>
      </w:r>
      <w:r w:rsidR="002E5F0E">
        <w:t xml:space="preserve">, DCN </w:t>
      </w:r>
      <w:r w:rsidR="002E5F0E">
        <w:fldChar w:fldCharType="begin"/>
      </w:r>
      <w:r w:rsidR="00624044">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624044" w:rsidRPr="00624044">
        <w:t>(35)</w:t>
      </w:r>
      <w:r w:rsidR="002E5F0E">
        <w:fldChar w:fldCharType="end"/>
      </w:r>
      <w:r w:rsidR="002E5F0E">
        <w:t xml:space="preserve"> and</w:t>
      </w:r>
      <w:r w:rsidR="002E5F0E" w:rsidRPr="00176C5F">
        <w:t xml:space="preserve"> </w:t>
      </w:r>
      <w:proofErr w:type="spellStart"/>
      <w:r w:rsidR="002E5F0E">
        <w:t>VaDE</w:t>
      </w:r>
      <w:proofErr w:type="spellEnd"/>
      <w:r w:rsidR="002E5F0E">
        <w:t xml:space="preserve"> </w:t>
      </w:r>
      <w:r w:rsidR="002E5F0E">
        <w:fldChar w:fldCharType="begin"/>
      </w:r>
      <w:r w:rsidR="00D7059D">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D7059D" w:rsidRPr="00D7059D">
        <w:t>(62)</w:t>
      </w:r>
      <w:r w:rsidR="002E5F0E">
        <w:fldChar w:fldCharType="end"/>
      </w:r>
      <w:r w:rsidR="002E5F0E">
        <w:t xml:space="preserve"> on 7 out of 8 datasets.</w:t>
      </w:r>
    </w:p>
    <w:p w14:paraId="2E59FD6C" w14:textId="0266C38B" w:rsidR="00066AAB" w:rsidRDefault="00DC4759" w:rsidP="000F5AF6">
      <w:proofErr w:type="spellStart"/>
      <w:r>
        <w:t>DipEncoder</w:t>
      </w:r>
      <w:proofErr w:type="spellEnd"/>
      <w:r>
        <w:t xml:space="preserve"> </w:t>
      </w:r>
      <w:r>
        <w:fldChar w:fldCharType="begin"/>
      </w:r>
      <w:r w:rsidR="00624044">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624044" w:rsidRPr="00624044">
        <w:t>(29)</w:t>
      </w:r>
      <w:r>
        <w:fldChar w:fldCharType="end"/>
      </w:r>
      <w:r w:rsidR="002734B3">
        <w:t>, introduced in</w:t>
      </w:r>
      <w:r>
        <w:t xml:space="preserve"> 2022</w:t>
      </w:r>
      <w:r w:rsidR="00066AAB">
        <w:t xml:space="preserve">, is a </w:t>
      </w:r>
      <w:r w:rsidR="00066AAB" w:rsidRPr="00066AAB">
        <w:t xml:space="preserve">deep clustering algorithm that leverages </w:t>
      </w:r>
      <w:proofErr w:type="spellStart"/>
      <w:r w:rsidR="00066AAB" w:rsidRPr="00066AAB">
        <w:t>Hartigan's</w:t>
      </w:r>
      <w:proofErr w:type="spellEnd"/>
      <w:r w:rsidR="00066AAB" w:rsidRPr="00066AAB">
        <w:t xml:space="preserve"> Dip-test to enforce multimodality in </w:t>
      </w:r>
      <w:proofErr w:type="spellStart"/>
      <w:r w:rsidR="00066AAB" w:rsidRPr="00066AAB">
        <w:t>autoencoders</w:t>
      </w:r>
      <w:proofErr w:type="spellEnd"/>
      <w:r w:rsidR="00066AAB" w:rsidRPr="00066AAB">
        <w:t xml:space="preserve">. This approach combines an </w:t>
      </w:r>
      <w:proofErr w:type="spellStart"/>
      <w:r w:rsidR="00066AAB" w:rsidRPr="00066AAB">
        <w:t>autoencoder</w:t>
      </w:r>
      <w:proofErr w:type="spellEnd"/>
      <w:r w:rsidR="00066AAB" w:rsidRPr="00066AAB">
        <w:t xml:space="preserve"> with the Dip-test, enabling the creation of </w:t>
      </w:r>
      <w:proofErr w:type="spellStart"/>
      <w:r w:rsidR="00066AAB" w:rsidRPr="00066AAB">
        <w:t>embeddings</w:t>
      </w:r>
      <w:proofErr w:type="spellEnd"/>
      <w:r w:rsidR="00066AAB" w:rsidRPr="00066AAB">
        <w:t xml:space="preserve"> that clearly separate clusters within a dataset. The </w:t>
      </w:r>
      <w:proofErr w:type="spellStart"/>
      <w:r w:rsidR="00066AAB" w:rsidRPr="00066AAB">
        <w:t>DipEncoder</w:t>
      </w:r>
      <w:proofErr w:type="spellEnd"/>
      <w:r w:rsidR="00066AAB" w:rsidRPr="00066AAB">
        <w:t xml:space="preserve"> uses gradients of the Dip-value with respect to both the projection axis and the data </w:t>
      </w:r>
      <w:r w:rsidR="00066AAB" w:rsidRPr="00066AAB">
        <w:lastRenderedPageBreak/>
        <w:t xml:space="preserve">itself to improve cluster separation. </w:t>
      </w:r>
      <w:r w:rsidR="00D64805">
        <w:t xml:space="preserve">It uses two loss terms, one to minimize the modality of within separate clusters and another to maximize modality between combinations of clusters. </w:t>
      </w:r>
      <w:r w:rsidR="00066AAB" w:rsidRPr="00066AAB">
        <w:t xml:space="preserve">The algorithm updates cluster labels using the Dip-test and requires only the number of clusters as a parameter, offering a parameter-free method for deep clustering. By maximizing multimodality between clusters while ensuring </w:t>
      </w:r>
      <w:proofErr w:type="spellStart"/>
      <w:r w:rsidR="00066AAB" w:rsidRPr="00066AAB">
        <w:t>unimodality</w:t>
      </w:r>
      <w:proofErr w:type="spellEnd"/>
      <w:r w:rsidR="00066AAB" w:rsidRPr="00066AAB">
        <w:t xml:space="preserve"> within individual clusters, the </w:t>
      </w:r>
      <w:proofErr w:type="spellStart"/>
      <w:r w:rsidR="00066AAB" w:rsidRPr="00066AAB">
        <w:t>DipEncoder</w:t>
      </w:r>
      <w:proofErr w:type="spellEnd"/>
      <w:r w:rsidR="00066AAB" w:rsidRPr="00066AAB">
        <w:t xml:space="preserve"> achieves competitive performance compared to state-of-t</w:t>
      </w:r>
      <w:r w:rsidR="00066AAB">
        <w:t xml:space="preserve">he-art deep clustering methods, specifically, DEC </w:t>
      </w:r>
      <w:r w:rsidR="00066AAB">
        <w:fldChar w:fldCharType="begin"/>
      </w:r>
      <w:r w:rsidR="00D7059D">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D7059D" w:rsidRPr="00D7059D">
        <w:t>(61)</w:t>
      </w:r>
      <w:r w:rsidR="00066AAB">
        <w:fldChar w:fldCharType="end"/>
      </w:r>
      <w:r w:rsidR="00066AAB">
        <w:t xml:space="preserve">, IDEC </w:t>
      </w:r>
      <w:r w:rsidR="00066AAB">
        <w:fldChar w:fldCharType="begin"/>
      </w:r>
      <w:r w:rsidR="00624044">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624044" w:rsidRPr="00624044">
        <w:t>(28)</w:t>
      </w:r>
      <w:r w:rsidR="00066AAB">
        <w:fldChar w:fldCharType="end"/>
      </w:r>
      <w:r w:rsidR="00066AAB">
        <w:t xml:space="preserve">, DCN </w:t>
      </w:r>
      <w:r w:rsidR="00066AAB">
        <w:fldChar w:fldCharType="begin"/>
      </w:r>
      <w:r w:rsidR="00624044">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624044" w:rsidRPr="00624044">
        <w:t>(35)</w:t>
      </w:r>
      <w:r w:rsidR="00066AAB">
        <w:fldChar w:fldCharType="end"/>
      </w:r>
      <w:r w:rsidR="00066AAB">
        <w:t xml:space="preserve"> and</w:t>
      </w:r>
      <w:r w:rsidR="00066AAB" w:rsidRPr="00176C5F">
        <w:t xml:space="preserve"> </w:t>
      </w:r>
      <w:proofErr w:type="spellStart"/>
      <w:r w:rsidR="00066AAB">
        <w:t>DipDECK</w:t>
      </w:r>
      <w:proofErr w:type="spellEnd"/>
      <w:r w:rsidR="00066AAB">
        <w:t xml:space="preserve"> </w:t>
      </w:r>
      <w:r w:rsidR="00066AAB">
        <w:fldChar w:fldCharType="begin"/>
      </w:r>
      <w:r w:rsidR="00624044">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624044" w:rsidRPr="00624044">
        <w:t>(30)</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2733A6CB" w:rsidR="003C4410" w:rsidRDefault="00DC4759" w:rsidP="000F5AF6">
      <w:r>
        <w:t xml:space="preserve">DKM </w:t>
      </w:r>
      <w:r>
        <w:fldChar w:fldCharType="begin"/>
      </w:r>
      <w:r w:rsidR="00624044">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624044" w:rsidRPr="00624044">
        <w:t>(27)</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w:t>
      </w:r>
      <w:proofErr w:type="spellStart"/>
      <w:r w:rsidR="00D64805">
        <w:t>autoencoder</w:t>
      </w:r>
      <w:proofErr w:type="spellEnd"/>
      <w:r w:rsidR="00D64805">
        <w:t xml:space="preserve">-based representations and it uses a differentiable parametrized </w:t>
      </w:r>
      <w:proofErr w:type="spellStart"/>
      <w:r w:rsidR="00D64805">
        <w:t>softmax</w:t>
      </w:r>
      <w:proofErr w:type="spellEnd"/>
      <w:r w:rsidR="00D64805">
        <w:t xml:space="preserve"> instead of </w:t>
      </w:r>
      <w:proofErr w:type="spellStart"/>
      <w:r w:rsidR="00D64805">
        <w:t>argmin</w:t>
      </w:r>
      <w:proofErr w:type="spellEnd"/>
      <w:r w:rsidR="00D64805">
        <w:t xml:space="preserve"> for K-Means</w:t>
      </w:r>
      <w:r w:rsidR="00D64805" w:rsidRPr="00D64805">
        <w:t xml:space="preserve">. </w:t>
      </w:r>
      <w:r w:rsidR="00D64805">
        <w:t xml:space="preserve">It uses a greedy layer-wise pre-training </w:t>
      </w:r>
      <w:r w:rsidR="00D64805">
        <w:fldChar w:fldCharType="begin"/>
      </w:r>
      <w:r w:rsidR="00D7059D">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D7059D" w:rsidRPr="00D7059D">
        <w:t>(60)</w:t>
      </w:r>
      <w:r w:rsidR="00D64805">
        <w:fldChar w:fldCharType="end"/>
      </w:r>
      <w:r w:rsidR="00D64805">
        <w:t xml:space="preserve"> for the </w:t>
      </w:r>
      <w:proofErr w:type="spellStart"/>
      <w:r w:rsidR="00D64805">
        <w:t>autoencoder</w:t>
      </w:r>
      <w:proofErr w:type="spellEnd"/>
      <w:r w:rsidR="003C4410">
        <w:t xml:space="preserve"> in one variant and an annealing approach for a second variant</w:t>
      </w:r>
      <w:r w:rsidR="00D64805">
        <w:t xml:space="preserve">. </w:t>
      </w:r>
      <w:r w:rsidR="003C4410" w:rsidRPr="003C4410">
        <w:t xml:space="preserve">DKM uses a continuous </w:t>
      </w:r>
      <w:proofErr w:type="spellStart"/>
      <w:r w:rsidR="003C4410" w:rsidRPr="003C4410">
        <w:t>reparametrisation</w:t>
      </w:r>
      <w:proofErr w:type="spellEnd"/>
      <w:r w:rsidR="003C4410" w:rsidRPr="003C4410">
        <w:t xml:space="preserve">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624044">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624044" w:rsidRPr="00624044">
        <w:t>(35)</w:t>
      </w:r>
      <w:r w:rsidR="003C4410">
        <w:fldChar w:fldCharType="end"/>
      </w:r>
      <w:r w:rsidR="003C4410">
        <w:t xml:space="preserve"> </w:t>
      </w:r>
      <w:r w:rsidR="00D64805" w:rsidRPr="00D64805">
        <w:t>and IDEC</w:t>
      </w:r>
      <w:r w:rsidR="003C4410">
        <w:t xml:space="preserve"> </w:t>
      </w:r>
      <w:r w:rsidR="003C4410">
        <w:fldChar w:fldCharType="begin"/>
      </w:r>
      <w:r w:rsidR="00624044">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624044" w:rsidRPr="00624044">
        <w:t>(28)</w:t>
      </w:r>
      <w:r w:rsidR="003C4410">
        <w:fldChar w:fldCharType="end"/>
      </w:r>
      <w:r w:rsidR="00D64805" w:rsidRPr="00D64805">
        <w:t xml:space="preserve">. </w:t>
      </w:r>
      <w:r w:rsidR="003C4410">
        <w:t xml:space="preserve">The </w:t>
      </w:r>
      <w:proofErr w:type="spellStart"/>
      <w:r w:rsidR="003C4410">
        <w:t>pretrained</w:t>
      </w:r>
      <w:proofErr w:type="spellEnd"/>
      <w:r w:rsidR="003C4410">
        <w:t xml:space="preserve"> variant obtained a slightly higher and more stable performance when compared with the annealing variant.</w:t>
      </w:r>
    </w:p>
    <w:p w14:paraId="34660182" w14:textId="11E5F86B" w:rsidR="000102BB" w:rsidRDefault="00DC4759" w:rsidP="000F5AF6">
      <w:r>
        <w:t xml:space="preserve">IDEC </w:t>
      </w:r>
      <w:r>
        <w:fldChar w:fldCharType="begin"/>
      </w:r>
      <w:r w:rsidR="00624044">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624044" w:rsidRPr="00624044">
        <w:t>(28)</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w:t>
      </w:r>
      <w:proofErr w:type="spellStart"/>
      <w:r w:rsidR="00E7013C" w:rsidRPr="00E7013C">
        <w:t>autoencoder</w:t>
      </w:r>
      <w:proofErr w:type="spellEnd"/>
      <w:r w:rsidR="00E7013C" w:rsidRPr="00E7013C">
        <w:t xml:space="preserve">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 xml:space="preserve">IDEC uses an under-complete </w:t>
      </w:r>
      <w:proofErr w:type="spellStart"/>
      <w:r w:rsidR="00E829C9" w:rsidRPr="00E829C9">
        <w:t>autoencoder</w:t>
      </w:r>
      <w:proofErr w:type="spellEnd"/>
      <w:r w:rsidR="00E829C9" w:rsidRPr="00E829C9">
        <w:t xml:space="preserve">. IDEC uses a stacked </w:t>
      </w:r>
      <w:proofErr w:type="spellStart"/>
      <w:r w:rsidR="00E829C9" w:rsidRPr="00E829C9">
        <w:t>denoising</w:t>
      </w:r>
      <w:proofErr w:type="spellEnd"/>
      <w:r w:rsidR="00E829C9" w:rsidRPr="00E829C9">
        <w:t xml:space="preserve"> </w:t>
      </w:r>
      <w:proofErr w:type="spellStart"/>
      <w:r w:rsidR="00E829C9" w:rsidRPr="00E829C9">
        <w:t>autoencoder</w:t>
      </w:r>
      <w:proofErr w:type="spellEnd"/>
      <w:r w:rsidR="00E829C9">
        <w:t xml:space="preserve"> (with a step of greedy layer-wise pre-training </w:t>
      </w:r>
      <w:r w:rsidR="00E829C9">
        <w:fldChar w:fldCharType="begin"/>
      </w:r>
      <w:r w:rsidR="00D7059D">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D7059D" w:rsidRPr="00D7059D">
        <w:t>(60)</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proofErr w:type="spellStart"/>
      <w:r w:rsidR="00E829C9" w:rsidRPr="00E829C9">
        <w:t>autoencoder</w:t>
      </w:r>
      <w:proofErr w:type="spellEnd"/>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D7059D">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D7059D" w:rsidRPr="00D7059D">
        <w:t>(61)</w:t>
      </w:r>
      <w:r w:rsidR="000102BB">
        <w:fldChar w:fldCharType="end"/>
      </w:r>
      <w:r w:rsidR="000102BB">
        <w:t xml:space="preserve"> and simpler approaches that used an </w:t>
      </w:r>
      <w:proofErr w:type="spellStart"/>
      <w:r w:rsidR="000102BB">
        <w:t>autoencoder</w:t>
      </w:r>
      <w:proofErr w:type="spellEnd"/>
      <w:r w:rsidR="000102BB">
        <w:t xml:space="preserve"> to reduce dimensionality and a clustering algorithm such as K-Means</w:t>
      </w:r>
      <w:r w:rsidR="00A65DE1">
        <w:t>.</w:t>
      </w:r>
    </w:p>
    <w:p w14:paraId="7A30DBE5" w14:textId="4B698F70" w:rsidR="00DC4759" w:rsidRDefault="00DC4759" w:rsidP="000F5AF6">
      <w:r>
        <w:t xml:space="preserve">N2D </w:t>
      </w:r>
      <w:r>
        <w:fldChar w:fldCharType="begin"/>
      </w:r>
      <w:r w:rsidR="00D7059D">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D7059D" w:rsidRPr="00D7059D">
        <w:t>(63)</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w:t>
      </w:r>
      <w:proofErr w:type="spellStart"/>
      <w:r w:rsidR="00A3786A" w:rsidRPr="00A3786A">
        <w:t>autoencoder</w:t>
      </w:r>
      <w:proofErr w:type="spellEnd"/>
      <w:r w:rsidR="00A3786A" w:rsidRPr="00A3786A">
        <w:t xml:space="preserve">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56F95F" w:rsidR="00DC4759" w:rsidRPr="000F5AF6" w:rsidRDefault="00DC4759" w:rsidP="000F5AF6">
      <w:proofErr w:type="spellStart"/>
      <w:r>
        <w:t>VaDE</w:t>
      </w:r>
      <w:proofErr w:type="spellEnd"/>
      <w:r>
        <w:t xml:space="preserve"> </w:t>
      </w:r>
      <w:r>
        <w:fldChar w:fldCharType="begin"/>
      </w:r>
      <w:r w:rsidR="00D7059D">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D7059D" w:rsidRPr="00D7059D">
        <w:t>(62)</w:t>
      </w:r>
      <w:r>
        <w:fldChar w:fldCharType="end"/>
      </w:r>
      <w:r w:rsidR="00A3786A">
        <w:t xml:space="preserve"> </w:t>
      </w:r>
      <w:r w:rsidR="00A3786A" w:rsidRPr="00A3786A">
        <w:t xml:space="preserve">or </w:t>
      </w:r>
      <w:proofErr w:type="spellStart"/>
      <w:r w:rsidR="00A3786A" w:rsidRPr="00A3786A">
        <w:t>Variational</w:t>
      </w:r>
      <w:proofErr w:type="spellEnd"/>
      <w:r w:rsidR="00A3786A" w:rsidRPr="00A3786A">
        <w:t xml:space="preserve"> Deep Embedding</w:t>
      </w:r>
      <w:r w:rsidR="002734B3">
        <w:t>, introduced in</w:t>
      </w:r>
      <w:r>
        <w:t xml:space="preserve"> 2017</w:t>
      </w:r>
      <w:r w:rsidR="002734B3">
        <w:t>,</w:t>
      </w:r>
      <w:r w:rsidR="00A3786A">
        <w:t xml:space="preserve"> </w:t>
      </w:r>
      <w:r w:rsidR="00A3786A" w:rsidRPr="00A3786A">
        <w:t xml:space="preserve">is an unsupervised, generative clustering approach that uses </w:t>
      </w:r>
      <w:proofErr w:type="spellStart"/>
      <w:r w:rsidR="00A3786A" w:rsidRPr="00A3786A">
        <w:t>variational</w:t>
      </w:r>
      <w:proofErr w:type="spellEnd"/>
      <w:r w:rsidR="00A3786A" w:rsidRPr="00A3786A">
        <w:t xml:space="preserve"> </w:t>
      </w:r>
      <w:proofErr w:type="spellStart"/>
      <w:r w:rsidR="00A3786A" w:rsidRPr="00A3786A">
        <w:t>autoencoders</w:t>
      </w:r>
      <w:proofErr w:type="spellEnd"/>
      <w:r w:rsidR="00A3786A" w:rsidRPr="00A3786A">
        <w:t xml:space="preserve">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w:t>
      </w:r>
      <w:r w:rsidR="00A3786A" w:rsidRPr="00A3786A">
        <w:lastRenderedPageBreak/>
        <w:t xml:space="preserve">output. An encoder network is used to infer latent </w:t>
      </w:r>
      <w:proofErr w:type="spellStart"/>
      <w:r w:rsidR="00A3786A" w:rsidRPr="00A3786A">
        <w:t>embeddings</w:t>
      </w:r>
      <w:proofErr w:type="spellEnd"/>
      <w:r w:rsidR="00A3786A" w:rsidRPr="00A3786A">
        <w:t xml:space="preserve"> from observables to </w:t>
      </w:r>
      <w:proofErr w:type="spellStart"/>
      <w:r w:rsidR="00A3786A" w:rsidRPr="00A3786A">
        <w:t>maximise</w:t>
      </w:r>
      <w:proofErr w:type="spellEnd"/>
      <w:r w:rsidR="00A3786A" w:rsidRPr="00A3786A">
        <w:t xml:space="preserv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w:t>
      </w:r>
      <w:proofErr w:type="spellStart"/>
      <w:r w:rsidR="00A3786A" w:rsidRPr="00A3786A">
        <w:t>VaDE's</w:t>
      </w:r>
      <w:proofErr w:type="spellEnd"/>
      <w:r w:rsidR="00A3786A" w:rsidRPr="00A3786A">
        <w:t xml:space="preserve"> ability to outperform state-of-the-art methods on benchmark datasets.</w:t>
      </w:r>
    </w:p>
    <w:p w14:paraId="0CE990F4" w14:textId="6D16A0F5" w:rsidR="000F5AF6" w:rsidRDefault="00CD0B72" w:rsidP="00FF30DF">
      <w:proofErr w:type="spellStart"/>
      <w:r>
        <w:t>AutoClustering</w:t>
      </w:r>
      <w:proofErr w:type="spellEnd"/>
      <w:r>
        <w:t xml:space="preserve"> </w:t>
      </w:r>
      <w:r>
        <w:fldChar w:fldCharType="begin"/>
      </w:r>
      <w:r w:rsidR="00624044">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624044" w:rsidRPr="00624044">
        <w:t>(36)</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w:t>
      </w:r>
      <w:proofErr w:type="spellStart"/>
      <w:r>
        <w:t>Organising</w:t>
      </w:r>
      <w:proofErr w:type="spellEnd"/>
      <w:r>
        <w:t xml:space="preserve">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w:t>
      </w:r>
      <w:proofErr w:type="spellStart"/>
      <w:r w:rsidRPr="00CD0B72">
        <w:t>AutoClustering's</w:t>
      </w:r>
      <w:proofErr w:type="spellEnd"/>
      <w:r w:rsidRPr="00CD0B72">
        <w:t xml:space="preserve"> performance. </w:t>
      </w:r>
    </w:p>
    <w:p w14:paraId="4159E159" w14:textId="77777777" w:rsidR="0029094F" w:rsidRDefault="0029094F" w:rsidP="00FF30DF"/>
    <w:p w14:paraId="49D34E81" w14:textId="43B965A4"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04AD9276" w14:textId="33E0D09E" w:rsidR="007B71E0" w:rsidRDefault="007B71E0" w:rsidP="00CD451B">
      <w:pPr>
        <w:spacing w:after="0"/>
      </w:pPr>
      <w:r>
        <w:t xml:space="preserve">A metric has to be chosen to assess the performance of these algorithms in analyses and one of the most commonly used metrics is accuracy. Although it has seen use in evaluating spike sorting techniques </w:t>
      </w:r>
      <w:r>
        <w:fldChar w:fldCharType="begin"/>
      </w:r>
      <w:r>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7B71E0">
        <w:t>(26,42)</w:t>
      </w:r>
      <w:r>
        <w:fldChar w:fldCharType="end"/>
      </w:r>
      <w:r>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fldChar w:fldCharType="begin"/>
      </w:r>
      <w:r>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7B71E0">
        <w:t>(64–67)</w:t>
      </w:r>
      <w:r>
        <w:fldChar w:fldCharType="end"/>
      </w:r>
      <w:r>
        <w:t xml:space="preserve">. </w:t>
      </w:r>
    </w:p>
    <w:p w14:paraId="213CA50A" w14:textId="77777777" w:rsidR="007B71E0" w:rsidRDefault="007B71E0" w:rsidP="00CD451B">
      <w:pPr>
        <w:spacing w:after="0"/>
      </w:pPr>
    </w:p>
    <w:p w14:paraId="0C6E8BDC" w14:textId="15053F10" w:rsidR="001E79F6" w:rsidRDefault="001E79F6" w:rsidP="00CD451B">
      <w:pPr>
        <w:spacing w:after="0"/>
      </w:pPr>
      <w:r>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Default="008C3AAB" w:rsidP="00CD451B">
      <w:pPr>
        <w:spacing w:after="0"/>
      </w:pPr>
    </w:p>
    <w:p w14:paraId="6274099E" w14:textId="4C99393F" w:rsidR="00692C12" w:rsidRPr="006E19AC" w:rsidRDefault="00CD451B" w:rsidP="00CD451B">
      <w:pPr>
        <w:spacing w:after="0"/>
      </w:pPr>
      <w:r>
        <w:t xml:space="preserve">Six metrics were </w:t>
      </w:r>
      <w:r w:rsidR="008C3AAB">
        <w:t>employed for the evaluation of performance</w:t>
      </w:r>
      <w:r w:rsidRPr="00C970C2">
        <w:t xml:space="preserve">: 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rsidR="009E5541">
        <w:t xml:space="preserve">Each of these methods is shortly described in Table 1 along with an interpretation of its internal workings, range and type. As clustering follows feature extraction in spike sorting, internal metrics </w:t>
      </w:r>
      <w:r w:rsidR="009E5541">
        <w:fldChar w:fldCharType="begin"/>
      </w:r>
      <w:r w:rsidR="007B71E0">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fldChar w:fldCharType="separate"/>
      </w:r>
      <w:r w:rsidR="007B71E0" w:rsidRPr="007B71E0">
        <w:t>(68)</w:t>
      </w:r>
      <w:r w:rsidR="009E5541">
        <w:fldChar w:fldCharType="end"/>
      </w:r>
      <w:r w:rsidR="009E5541" w:rsidRPr="00C970C2">
        <w:t xml:space="preserve"> </w:t>
      </w:r>
      <w:r w:rsidR="009E5541">
        <w:t xml:space="preserve">also reflect the </w:t>
      </w:r>
      <w:proofErr w:type="spellStart"/>
      <w:r w:rsidR="009E5541">
        <w:t>separability</w:t>
      </w:r>
      <w:proofErr w:type="spellEnd"/>
      <w:r w:rsidR="009E5541">
        <w:t xml:space="preserve"> imparted by the feature extraction algorithm as they evaluate the compactness and separation of the clusters in a given space</w:t>
      </w:r>
      <w:r w:rsidR="0088784D">
        <w:t xml:space="preserve"> without requiring ground truth labels</w:t>
      </w:r>
      <w:r w:rsidR="009E5541">
        <w:t xml:space="preserve">. Conversely, external metrics evaluate the </w:t>
      </w:r>
      <w:r w:rsidR="0088784D">
        <w:t>correspondence</w:t>
      </w:r>
      <w:r w:rsidR="009E5541">
        <w:t xml:space="preserve"> </w:t>
      </w:r>
      <w:r w:rsidR="0088784D">
        <w:t xml:space="preserve">between the true labels and the predicted labels. </w:t>
      </w:r>
    </w:p>
    <w:p w14:paraId="4BB928E4" w14:textId="215BFDE1"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073A78">
            <w:pPr>
              <w:spacing w:line="360" w:lineRule="auto"/>
              <w:jc w:val="center"/>
              <w:rPr>
                <w:b w:val="0"/>
                <w:bCs w:val="0"/>
                <w:sz w:val="24"/>
                <w:szCs w:val="24"/>
              </w:rPr>
            </w:pPr>
            <w:bookmarkStart w:id="2" w:name="_Hlk197258347"/>
            <w:bookmarkEnd w:id="1"/>
            <w:r w:rsidRPr="00F232FF">
              <w:rPr>
                <w:sz w:val="24"/>
                <w:szCs w:val="24"/>
              </w:rPr>
              <w:lastRenderedPageBreak/>
              <w:t>Name</w:t>
            </w:r>
          </w:p>
        </w:tc>
        <w:tc>
          <w:tcPr>
            <w:tcW w:w="1260" w:type="dxa"/>
            <w:tcBorders>
              <w:bottom w:val="single" w:sz="4" w:space="0" w:color="auto"/>
            </w:tcBorders>
            <w:noWrap/>
            <w:hideMark/>
          </w:tcPr>
          <w:p w14:paraId="5A079559"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073A78">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073A78">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073A78">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 xml:space="preserve">ercentage of data points assigned to the correct class, assuming each cluster is </w:t>
            </w:r>
            <w:proofErr w:type="spellStart"/>
            <w:r w:rsidRPr="00E845FE">
              <w:rPr>
                <w:lang w:val="en-GB"/>
              </w:rPr>
              <w:t>labeled</w:t>
            </w:r>
            <w:proofErr w:type="spellEnd"/>
            <w:r w:rsidRPr="00E845FE">
              <w:rPr>
                <w:lang w:val="en-GB"/>
              </w:rPr>
              <w:t xml:space="preserve">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073A78">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CD451B" w:rsidRPr="00131A93"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073A78">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CD451B" w:rsidRPr="00131A93"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073A78">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7580A8BD" w14:textId="4DD850AC" w:rsidR="00926A07" w:rsidRDefault="00926A07" w:rsidP="00926A07">
      <w:pPr>
        <w:spacing w:after="0"/>
      </w:pPr>
      <w:r>
        <w:t>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w:t>
      </w:r>
      <w:r w:rsidRPr="00C970C2">
        <w:t xml:space="preserve">, a clustering algorithm has to be applied after the feature extraction </w:t>
      </w:r>
      <w:r>
        <w:t>such as</w:t>
      </w:r>
      <w:r w:rsidRPr="00C970C2">
        <w:t xml:space="preserve"> K-Means </w:t>
      </w:r>
      <w:r>
        <w:fldChar w:fldCharType="begin"/>
      </w:r>
      <w:r>
        <w:instrText xml:space="preserve"> ADDIN ZOTERO_ITEM CSL_CITATION {"citationID":"7vXA6p04","properties":{"formattedCitation":"(54)","plainCitation":"(54)","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D7059D">
        <w:t>(54)</w:t>
      </w:r>
      <w:r>
        <w:fldChar w:fldCharType="end"/>
      </w:r>
      <w:r w:rsidRPr="00C970C2">
        <w:t xml:space="preserve"> </w:t>
      </w:r>
      <w:r>
        <w:t xml:space="preserve">and DBSCAN </w:t>
      </w:r>
      <w:r>
        <w:fldChar w:fldCharType="begin"/>
      </w:r>
      <w:r>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fldChar w:fldCharType="separate"/>
      </w:r>
      <w:r w:rsidRPr="007B71E0">
        <w:t>(58)</w:t>
      </w:r>
      <w:r>
        <w:fldChar w:fldCharType="end"/>
      </w:r>
      <w:r>
        <w:t xml:space="preserve"> to obtain the predicted labels, whereas deep clustering does not require a step of feature extraction. </w:t>
      </w:r>
    </w:p>
    <w:p w14:paraId="7E9BB0D8" w14:textId="407A9683" w:rsidR="00926A07" w:rsidRDefault="00926A07" w:rsidP="00926A07">
      <w:pPr>
        <w:spacing w:after="0"/>
      </w:pPr>
    </w:p>
    <w:p w14:paraId="39ECF4EF" w14:textId="2BB17F80" w:rsidR="00926A07" w:rsidRDefault="00926A07" w:rsidP="00926A07">
      <w:pPr>
        <w:spacing w:after="0"/>
      </w:pPr>
      <w:r>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Default="00926A07" w:rsidP="00926A07">
      <w:pPr>
        <w:spacing w:after="0"/>
      </w:pPr>
    </w:p>
    <w:p w14:paraId="0C2D4BF8" w14:textId="5DA09BAA" w:rsidR="00CD451B" w:rsidRPr="00926A07" w:rsidRDefault="00F36532" w:rsidP="00926A07">
      <w:pPr>
        <w:pStyle w:val="Heading3"/>
        <w:rPr>
          <w:rFonts w:cs="Times New Roman"/>
          <w:b/>
          <w:bCs/>
        </w:rPr>
      </w:pPr>
      <w:r>
        <w:rPr>
          <w:rStyle w:val="Heading3Char"/>
        </w:rPr>
        <w:lastRenderedPageBreak/>
        <w:t>External metrics</w:t>
      </w:r>
    </w:p>
    <w:p w14:paraId="339D65D2" w14:textId="20007882" w:rsidR="002B1321" w:rsidRDefault="002B1321" w:rsidP="00CD451B">
      <w:pPr>
        <w:spacing w:after="0"/>
      </w:pPr>
      <w:r>
        <w:t xml:space="preserve">The Rand Index (RI) </w:t>
      </w:r>
      <w:r w:rsidR="00AE216E">
        <w:fldChar w:fldCharType="begin"/>
      </w:r>
      <w:r w:rsidR="002C3381">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fldChar w:fldCharType="separate"/>
      </w:r>
      <w:r w:rsidR="002C3381" w:rsidRPr="002C3381">
        <w:t>(69)</w:t>
      </w:r>
      <w:r w:rsidR="00AE216E">
        <w:fldChar w:fldCharType="end"/>
      </w:r>
      <w:r w:rsidR="00AE216E">
        <w:t xml:space="preserve"> </w:t>
      </w:r>
      <w:r>
        <w:t xml:space="preserve">is an external metric that makes pairwise comparisons between the predicted and true labels to find the amount of agreement between them. </w:t>
      </w:r>
      <w:r w:rsidR="00AE216E">
        <w:t>It considers two cases whether a pair of labels is in agreement, both data points are in the same/different clusters, and they disagree.</w:t>
      </w:r>
      <w:r w:rsidR="00471CB2">
        <w:t xml:space="preserve"> ARI</w:t>
      </w:r>
      <w:r w:rsidR="00471CB2" w:rsidRPr="00C970C2">
        <w:t xml:space="preserve"> </w:t>
      </w:r>
      <w:r w:rsidR="00471CB2">
        <w:fldChar w:fldCharType="begin"/>
      </w:r>
      <w:r w:rsidR="002C3381">
        <w:instrText xml:space="preserve"> ADDIN ZOTERO_ITEM CSL_CITATION {"citationID":"6oLPlPxG","properties":{"formattedCitation":"(70\\uc0\\u8211{}72)","plainCitation":"(70–72)","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fldChar w:fldCharType="separate"/>
      </w:r>
      <w:r w:rsidR="002C3381" w:rsidRPr="002C3381">
        <w:t>(70–72)</w:t>
      </w:r>
      <w:r w:rsidR="00471CB2">
        <w:fldChar w:fldCharType="end"/>
      </w:r>
      <w:r w:rsidR="00471CB2">
        <w:t xml:space="preserve"> </w:t>
      </w:r>
      <w:r w:rsidR="00AE216E">
        <w:t xml:space="preserve">is the extended version of RI with an improvement that allows it to account for random </w:t>
      </w:r>
      <w:proofErr w:type="spellStart"/>
      <w:r w:rsidR="00AE216E">
        <w:t>labellings</w:t>
      </w:r>
      <w:proofErr w:type="spellEnd"/>
      <w:r w:rsidR="00AE216E">
        <w:t xml:space="preserve">. </w:t>
      </w:r>
      <w:r w:rsidR="00F40F51">
        <w:t>These metrics are computed through the following formulas:</w:t>
      </w:r>
    </w:p>
    <w:p w14:paraId="58503AF6" w14:textId="5297FE22"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590FCCB2" w14:textId="0A334EDC" w:rsidR="00471CB2" w:rsidRPr="00276C39" w:rsidRDefault="00471CB2" w:rsidP="00471CB2">
      <w:pPr>
        <w:spacing w:after="0"/>
      </w:pPr>
      <w:r>
        <w:t xml:space="preserve">Here, </w:t>
      </w:r>
      <w:proofErr w:type="spellStart"/>
      <w:r w:rsidRPr="00CE63CB">
        <w:rPr>
          <w:i/>
          <w:iCs/>
        </w:rPr>
        <w:t>ExpectedRI</w:t>
      </w:r>
      <w:proofErr w:type="spellEnd"/>
      <w:r>
        <w:rPr>
          <w:i/>
          <w:iCs/>
        </w:rPr>
        <w:t xml:space="preserve"> </w:t>
      </w:r>
      <w:r w:rsidRPr="00CE63CB">
        <w:t>is the</w:t>
      </w:r>
      <w:r>
        <w:rPr>
          <w:i/>
          <w:iCs/>
        </w:rPr>
        <w:t xml:space="preserve"> </w:t>
      </w:r>
      <w:r>
        <w:t xml:space="preserve">expected score if clusters were assigned randomly, estimated via a contingency table using permutations, </w:t>
      </w:r>
      <w:proofErr w:type="spellStart"/>
      <w:r w:rsidRPr="00CE63CB">
        <w:rPr>
          <w:i/>
          <w:iCs/>
        </w:rPr>
        <w:t>MaxRI</w:t>
      </w:r>
      <w:proofErr w:type="spellEnd"/>
      <w:r>
        <w:t xml:space="preserve"> is 1, the maximum value of the score </w:t>
      </w:r>
      <w:r>
        <w:fldChar w:fldCharType="begin"/>
      </w:r>
      <w:r w:rsidR="002C3381">
        <w:instrText xml:space="preserve"> ADDIN ZOTERO_ITEM CSL_CITATION {"citationID":"czSEPJip","properties":{"formattedCitation":"(71)","plainCitation":"(71)","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C3381" w:rsidRPr="002C3381">
        <w:t>(71)</w:t>
      </w:r>
      <w:r>
        <w:fldChar w:fldCharType="end"/>
      </w:r>
      <w:r>
        <w:t xml:space="preserve">. </w:t>
      </w:r>
    </w:p>
    <w:p w14:paraId="37C836FC" w14:textId="4D1BC86D" w:rsidR="00CD451B" w:rsidRDefault="00CD451B" w:rsidP="00CD451B">
      <w:pPr>
        <w:spacing w:after="0"/>
      </w:pPr>
    </w:p>
    <w:p w14:paraId="11524BC3" w14:textId="77777777" w:rsidR="003A3159" w:rsidRDefault="002C3381" w:rsidP="003A3159">
      <w:pPr>
        <w:spacing w:after="0"/>
      </w:pPr>
      <w:r>
        <w:t xml:space="preserve">Mutual Information (MI) measures the dependence between two clusters. AMI is an extended version of MI that with an improvement that allows it to account for random </w:t>
      </w:r>
      <w:proofErr w:type="spellStart"/>
      <w:r>
        <w:t>labellings</w:t>
      </w:r>
      <w:proofErr w:type="spellEnd"/>
      <w:r>
        <w:t xml:space="preserve"> and additionally it also </w:t>
      </w:r>
      <w:r w:rsidRPr="00C970C2">
        <w:t xml:space="preserve">contains the normalization </w:t>
      </w:r>
      <w:r>
        <w:fldChar w:fldCharType="begin"/>
      </w:r>
      <w:r>
        <w:instrText xml:space="preserve"> ADDIN ZOTERO_ITEM CSL_CITATION {"citationID":"XQoK4onf","properties":{"formattedCitation":"(72,74,75)","plainCitation":"(72,74,7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2C3381">
        <w:t>(72,74,75)</w:t>
      </w:r>
      <w:r>
        <w:fldChar w:fldCharType="end"/>
      </w:r>
      <w:r>
        <w:t xml:space="preserve"> </w:t>
      </w:r>
      <w:r w:rsidRPr="00C970C2">
        <w:t>of Normalized Mutual Information.</w:t>
      </w:r>
      <w:r w:rsidR="003A3159">
        <w:t xml:space="preserve"> These metrics are computed through the following formulas:</w:t>
      </w:r>
    </w:p>
    <w:p w14:paraId="3DE4D617" w14:textId="6B7C0ED7" w:rsidR="002C3381" w:rsidRDefault="002C3381" w:rsidP="00CD451B">
      <w:pPr>
        <w:spacing w:after="0"/>
      </w:pPr>
    </w:p>
    <w:p w14:paraId="634DB41F" w14:textId="111F9AFA"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6409BC" w:rsidRDefault="002C3381" w:rsidP="002C3381">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w:t>
      </w:r>
      <w:r w:rsidR="001B7E9C">
        <w:t xml:space="preserve">the total number of data points, </w:t>
      </w:r>
      <w:r w:rsidRPr="006409BC">
        <w:rPr>
          <w:i/>
        </w:rPr>
        <w:t>|X|</w:t>
      </w:r>
      <w:r>
        <w:t xml:space="preserve"> is the size of a given subset </w:t>
      </w:r>
      <w:r w:rsidRPr="006409BC">
        <w:rPr>
          <w:i/>
        </w:rPr>
        <w:t>X</w:t>
      </w:r>
      <w:r w:rsidR="001B7E9C">
        <w:rPr>
          <w:i/>
        </w:rPr>
        <w:t xml:space="preserve">, </w:t>
      </w:r>
      <w:r w:rsidR="001B7E9C">
        <w:t>and</w:t>
      </w:r>
      <w:r w:rsidR="001B7E9C">
        <w:rPr>
          <w:i/>
        </w:rPr>
        <w:t xml:space="preserve"> H </w:t>
      </w:r>
      <w:r w:rsidR="001B7E9C">
        <w:t>is the entropy</w:t>
      </w:r>
      <w:r>
        <w:t>.</w:t>
      </w:r>
    </w:p>
    <w:p w14:paraId="2218BBD1" w14:textId="0172F0C5" w:rsidR="002C3381" w:rsidRPr="009835ED" w:rsidRDefault="002C3381" w:rsidP="00CD451B">
      <w:pPr>
        <w:spacing w:after="0"/>
      </w:pPr>
    </w:p>
    <w:p w14:paraId="4F2C9B9D" w14:textId="480961DD" w:rsidR="00365D57" w:rsidRDefault="00365D57" w:rsidP="00692C12">
      <w:pPr>
        <w:spacing w:line="240" w:lineRule="auto"/>
      </w:pPr>
      <w:bookmarkStart w:id="3" w:name="_1czeudn3fhz0" w:colFirst="0" w:colLast="0"/>
      <w:bookmarkEnd w:id="3"/>
      <w:r>
        <w:t xml:space="preserve">Purity </w:t>
      </w:r>
      <w:r w:rsidR="00BC11FC">
        <w:fldChar w:fldCharType="begin"/>
      </w:r>
      <w:r w:rsidR="00BC11FC">
        <w:instrText xml:space="preserve"> ADDIN ZOTERO_ITEM CSL_CITATION {"citationID":"B4gSq6oI","properties":{"formattedCitation":"(68,76)","plainCitation":"(68,7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fldChar w:fldCharType="separate"/>
      </w:r>
      <w:r w:rsidR="00BC11FC" w:rsidRPr="007B71E0">
        <w:t>(68,76)</w:t>
      </w:r>
      <w:r w:rsidR="00BC11FC">
        <w:fldChar w:fldCharType="end"/>
      </w:r>
      <w:r w:rsidR="00BC11FC">
        <w:t xml:space="preserve"> </w:t>
      </w:r>
      <w:r>
        <w:t>is computed as the division between the sum of the maximum intersections between the true and predicted labels for each cluster and the total number of samples, essentially it outputs the percentage of samples clustered correctly</w:t>
      </w:r>
      <w:r w:rsidR="00BC11FC">
        <w:t xml:space="preserve"> as the measure of many data points of the predicted labels belong to a single true cluster</w:t>
      </w:r>
      <w:r>
        <w:t xml:space="preserve">. </w:t>
      </w:r>
      <w:r w:rsidR="009B302C">
        <w:t xml:space="preserve">Through its definition, Purity has the disadvantage of not penalizing </w:t>
      </w:r>
      <w:proofErr w:type="spellStart"/>
      <w:r w:rsidR="009B302C">
        <w:t>overclustering</w:t>
      </w:r>
      <w:proofErr w:type="spellEnd"/>
      <w:r w:rsidR="009B302C">
        <w:t xml:space="preserve">. A clustering in which each data point is assigned to a different cluster, essentially having as many clusters as data points, receives a perfect score. </w:t>
      </w:r>
      <w:r w:rsidR="004D19AA">
        <w:t xml:space="preserve">This implies that the fewer data points there are in clusters, the higher the score which means that imbalanced datasets will receive a higher score due to the smaller clusters. </w:t>
      </w:r>
      <w:r w:rsidR="00BC11FC">
        <w:t>This metric is computed through the following formula:</w:t>
      </w:r>
    </w:p>
    <w:p w14:paraId="3C265B94" w14:textId="06BC3AE5" w:rsidR="00692C12" w:rsidRPr="00A42FA5" w:rsidRDefault="00575A7C"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Default="005D4955" w:rsidP="005D4955">
      <w:pPr>
        <w:spacing w:line="240" w:lineRule="auto"/>
      </w:pPr>
      <w:r>
        <w:lastRenderedPageBreak/>
        <w:t xml:space="preserve">Here, </w:t>
      </w:r>
      <w:r>
        <w:rPr>
          <w:i/>
        </w:rPr>
        <w:t>N</w:t>
      </w:r>
      <w:r>
        <w:t xml:space="preserve"> represents the total number of samples in the dataset, </w:t>
      </w:r>
      <w:r>
        <w:rPr>
          <w:i/>
        </w:rPr>
        <w:t>k</w:t>
      </w:r>
      <w:r>
        <w:t xml:space="preserve"> is the number of clusters in the set of predicted labels, </w:t>
      </w:r>
      <w:r>
        <w:rPr>
          <w:i/>
        </w:rPr>
        <w:t>C</w:t>
      </w:r>
      <w:r>
        <w:rPr>
          <w:i/>
          <w:vertAlign w:val="subscript"/>
        </w:rPr>
        <w:t>i</w:t>
      </w:r>
      <w:r>
        <w:t xml:space="preserve"> represents the samples of a cluster, </w:t>
      </w:r>
      <w:proofErr w:type="spellStart"/>
      <w:r>
        <w:rPr>
          <w:i/>
        </w:rPr>
        <w:t>i</w:t>
      </w:r>
      <w:proofErr w:type="spellEnd"/>
      <w:r>
        <w:rPr>
          <w:iCs/>
        </w:rPr>
        <w:t>,</w:t>
      </w:r>
      <w:r>
        <w:rPr>
          <w:i/>
        </w:rPr>
        <w:t xml:space="preserve"> </w:t>
      </w:r>
      <w:r>
        <w:t xml:space="preserve">of the predicted set of labels and </w:t>
      </w:r>
      <w:r>
        <w:rPr>
          <w:i/>
        </w:rPr>
        <w:t>L</w:t>
      </w:r>
      <w:r>
        <w:t xml:space="preserve"> is the set of true labels. </w:t>
      </w:r>
    </w:p>
    <w:p w14:paraId="552691C4" w14:textId="77777777" w:rsidR="007B71E0" w:rsidRPr="00692C12" w:rsidRDefault="007B71E0" w:rsidP="007B71E0">
      <w:pPr>
        <w:spacing w:line="240" w:lineRule="auto"/>
      </w:pPr>
    </w:p>
    <w:p w14:paraId="14BCE372" w14:textId="7B83EB7D" w:rsidR="00CD451B" w:rsidRPr="00692C12" w:rsidRDefault="00F36532" w:rsidP="00692C12">
      <w:pPr>
        <w:pStyle w:val="Heading3"/>
        <w:rPr>
          <w:rFonts w:cs="Times New Roman"/>
          <w:b/>
          <w:bCs/>
        </w:rPr>
      </w:pPr>
      <w:r>
        <w:rPr>
          <w:rStyle w:val="Heading3Char"/>
        </w:rPr>
        <w:t>Internal metrics</w:t>
      </w:r>
    </w:p>
    <w:p w14:paraId="4ECBAA04" w14:textId="18009516" w:rsidR="005B3D8A" w:rsidRDefault="00CD451B" w:rsidP="006F275D">
      <w:pPr>
        <w:spacing w:line="240" w:lineRule="auto"/>
      </w:pPr>
      <w:r w:rsidRPr="00C970C2">
        <w:t xml:space="preserve">DBS </w:t>
      </w:r>
      <w:r>
        <w:fldChar w:fldCharType="begin"/>
      </w:r>
      <w:r w:rsidR="002B1321">
        <w:instrText xml:space="preserve"> ADDIN ZOTERO_ITEM CSL_CITATION {"citationID":"yRzUFADP","properties":{"formattedCitation":"(77\\uc0\\u8211{}79)","plainCitation":"(77–7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B1321" w:rsidRPr="002B1321">
        <w:t>(77–79)</w:t>
      </w:r>
      <w:r>
        <w:fldChar w:fldCharType="end"/>
      </w:r>
      <w:r w:rsidR="002B1321">
        <w:t xml:space="preserve"> </w:t>
      </w:r>
      <w:r w:rsidR="005B3D8A">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t>This metric is computed through the following formulas:</w:t>
      </w:r>
    </w:p>
    <w:p w14:paraId="7AC691CA" w14:textId="7CC4ABE9"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0CFA4F1" w14:textId="77777777" w:rsidR="005B3D8A" w:rsidRPr="00502479" w:rsidRDefault="005B3D8A" w:rsidP="005B3D8A">
      <w:pPr>
        <w:spacing w:after="0"/>
      </w:pPr>
      <w:r>
        <w:t xml:space="preserve">Here, </w:t>
      </w:r>
      <w:r w:rsidRPr="007346B4">
        <w:rPr>
          <w:i/>
        </w:rPr>
        <w:t>R</w:t>
      </w:r>
      <w:r>
        <w:t xml:space="preserve"> represents the similarity between clusters </w:t>
      </w:r>
      <w:proofErr w:type="spellStart"/>
      <w:r w:rsidRPr="005C27D4">
        <w:rPr>
          <w:i/>
        </w:rPr>
        <w:t>i</w:t>
      </w:r>
      <w:proofErr w:type="spellEnd"/>
      <w:r>
        <w:t xml:space="preserve"> and </w:t>
      </w:r>
      <w:r w:rsidRPr="005C27D4">
        <w:rPr>
          <w:i/>
        </w:rPr>
        <w:t>j</w:t>
      </w:r>
      <w:r>
        <w:t xml:space="preserve">, </w:t>
      </w:r>
      <w:proofErr w:type="spellStart"/>
      <w:r w:rsidRPr="00CE63CB">
        <w:rPr>
          <w:i/>
          <w:iCs/>
        </w:rPr>
        <w:t>s</w:t>
      </w:r>
      <w:r w:rsidRPr="00CE63CB">
        <w:rPr>
          <w:i/>
          <w:iCs/>
          <w:vertAlign w:val="subscript"/>
        </w:rPr>
        <w:t>i</w:t>
      </w:r>
      <w:proofErr w:type="spellEnd"/>
      <w:r>
        <w:t xml:space="preserve"> is the mean of all distances between the points of cluster </w:t>
      </w:r>
      <w:proofErr w:type="spellStart"/>
      <w:r>
        <w:rPr>
          <w:i/>
          <w:iCs/>
        </w:rPr>
        <w:t>i</w:t>
      </w:r>
      <w:proofErr w:type="spellEnd"/>
      <w:r>
        <w:t xml:space="preserve"> and its centroid, </w:t>
      </w:r>
      <w:proofErr w:type="spellStart"/>
      <w:r w:rsidRPr="00CE63CB">
        <w:rPr>
          <w:i/>
          <w:iCs/>
        </w:rPr>
        <w:t>d</w:t>
      </w:r>
      <w:r w:rsidRPr="00CE63CB">
        <w:rPr>
          <w:i/>
          <w:iCs/>
          <w:vertAlign w:val="subscript"/>
        </w:rPr>
        <w:t>i,j</w:t>
      </w:r>
      <w:proofErr w:type="spellEnd"/>
      <w:r>
        <w:t xml:space="preserve"> is the distance between clusters </w:t>
      </w:r>
      <w:proofErr w:type="spellStart"/>
      <w:r w:rsidRPr="00CE63CB">
        <w:rPr>
          <w:i/>
          <w:iCs/>
        </w:rPr>
        <w:t>i</w:t>
      </w:r>
      <w:proofErr w:type="spellEnd"/>
      <w:r>
        <w:t xml:space="preserve"> and </w:t>
      </w:r>
      <w:r w:rsidRPr="00CE63CB">
        <w:rPr>
          <w:i/>
          <w:iCs/>
        </w:rPr>
        <w:t>j</w:t>
      </w:r>
      <w:r>
        <w:t xml:space="preserve"> given by their centroids, and </w:t>
      </w:r>
      <w:r w:rsidRPr="00CE63CB">
        <w:rPr>
          <w:i/>
          <w:iCs/>
        </w:rPr>
        <w:t>max(</w:t>
      </w:r>
      <w:proofErr w:type="spellStart"/>
      <w:r w:rsidRPr="00CE63CB">
        <w:rPr>
          <w:i/>
          <w:iCs/>
        </w:rPr>
        <w:t>R</w:t>
      </w:r>
      <w:r w:rsidRPr="00E17208">
        <w:rPr>
          <w:i/>
          <w:iCs/>
          <w:vertAlign w:val="subscript"/>
        </w:rPr>
        <w:t>i,j</w:t>
      </w:r>
      <w:proofErr w:type="spellEnd"/>
      <w:r w:rsidRPr="00CE63CB">
        <w:rPr>
          <w:i/>
          <w:iCs/>
        </w:rPr>
        <w:t>)</w:t>
      </w:r>
      <w:r>
        <w:t xml:space="preserve"> is the maximum similarity of clusters </w:t>
      </w:r>
      <w:proofErr w:type="spellStart"/>
      <w:r w:rsidRPr="00CE63CB">
        <w:rPr>
          <w:i/>
          <w:iCs/>
        </w:rPr>
        <w:t>i</w:t>
      </w:r>
      <w:proofErr w:type="spellEnd"/>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43B3F0F1" w14:textId="69B55C99" w:rsidR="006F275D" w:rsidRDefault="00CD451B" w:rsidP="006F275D">
      <w:pPr>
        <w:spacing w:line="240" w:lineRule="auto"/>
      </w:pPr>
      <w:r w:rsidRPr="00C970C2">
        <w:t xml:space="preserve">CHS </w:t>
      </w:r>
      <w:r>
        <w:fldChar w:fldCharType="begin"/>
      </w:r>
      <w:r w:rsidR="002B1321">
        <w:instrText xml:space="preserve"> ADDIN ZOTERO_ITEM CSL_CITATION {"citationID":"lMOn2c2J","properties":{"formattedCitation":"(68,80)","plainCitation":"(68,80)","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B1321" w:rsidRPr="002B1321">
        <w:t>(68,80)</w:t>
      </w:r>
      <w:r>
        <w:fldChar w:fldCharType="end"/>
      </w:r>
      <w:r w:rsidR="006F275D">
        <w:t xml:space="preserve"> is computed as the </w:t>
      </w:r>
      <w:proofErr w:type="spellStart"/>
      <w:r w:rsidR="006F275D">
        <w:t>divison</w:t>
      </w:r>
      <w:proofErr w:type="spellEnd"/>
      <w:r w:rsidR="006F275D">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C970C2" w:rsidRDefault="006F275D" w:rsidP="006F275D">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is the trace of the dispersion matrix (either between </w:t>
      </w:r>
      <w:r w:rsidRPr="006E4BA9">
        <w:rPr>
          <w:i/>
          <w:iCs/>
        </w:rPr>
        <w:t>Bk</w:t>
      </w:r>
      <w:r>
        <w:t xml:space="preserve"> or within </w:t>
      </w:r>
      <w:proofErr w:type="spellStart"/>
      <w:r w:rsidRPr="006E4BA9">
        <w:rPr>
          <w:i/>
          <w:iCs/>
        </w:rPr>
        <w:t>Wk</w:t>
      </w:r>
      <w:proofErr w:type="spellEnd"/>
      <w:r>
        <w:t xml:space="preserve">), </w:t>
      </w:r>
      <w:r w:rsidRPr="00CE63CB">
        <w:rPr>
          <w:i/>
          <w:iCs/>
        </w:rPr>
        <w:t>n</w:t>
      </w:r>
      <w:r>
        <w:t xml:space="preserve"> is the dataset size and </w:t>
      </w:r>
      <w:r w:rsidRPr="00CE63CB">
        <w:rPr>
          <w:i/>
          <w:iCs/>
        </w:rPr>
        <w:t>k</w:t>
      </w:r>
      <w:r>
        <w:t xml:space="preserve"> is the number of clusters.</w:t>
      </w:r>
    </w:p>
    <w:p w14:paraId="2BCCCCBC" w14:textId="3DFA512C" w:rsidR="00CD451B" w:rsidRPr="00C970C2" w:rsidRDefault="00CD451B" w:rsidP="00CD451B">
      <w:pPr>
        <w:spacing w:after="0"/>
      </w:pPr>
    </w:p>
    <w:p w14:paraId="6AD70B95" w14:textId="57E89779" w:rsidR="00CD451B" w:rsidRDefault="00CD451B" w:rsidP="00CD451B">
      <w:pPr>
        <w:spacing w:after="0"/>
      </w:pPr>
      <w:r w:rsidRPr="00C970C2">
        <w:t xml:space="preserve">SS </w:t>
      </w:r>
      <w:r>
        <w:fldChar w:fldCharType="begin"/>
      </w:r>
      <w:r w:rsidR="002B1321">
        <w:instrText xml:space="preserve"> ADDIN ZOTERO_ITEM CSL_CITATION {"citationID":"VuRGLp8s","properties":{"formattedCitation":"(80,81)","plainCitation":"(80,8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B1321" w:rsidRPr="002B1321">
        <w:t>(80,81)</w:t>
      </w:r>
      <w:r>
        <w:fldChar w:fldCharType="end"/>
      </w:r>
      <w:r w:rsidR="006F275D">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t>:</w:t>
      </w:r>
    </w:p>
    <w:p w14:paraId="56E43150" w14:textId="328AA497" w:rsidR="00CD451B" w:rsidRPr="00CE63CB" w:rsidRDefault="00575A7C"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275CBF" w:rsidRDefault="00CD451B" w:rsidP="00CD451B">
      <w:pPr>
        <w:spacing w:after="0"/>
      </w:pPr>
    </w:p>
    <w:p w14:paraId="1F580862" w14:textId="6E2C49E6" w:rsidR="006F275D" w:rsidRDefault="006F275D" w:rsidP="006F275D">
      <w:pPr>
        <w:spacing w:after="0"/>
        <w:rPr>
          <w:szCs w:val="28"/>
        </w:rPr>
      </w:pPr>
      <w:r>
        <w:rPr>
          <w:szCs w:val="28"/>
        </w:rPr>
        <w:t xml:space="preserve">Here, </w:t>
      </w:r>
      <w:r w:rsidRPr="00CE63CB">
        <w:rPr>
          <w:i/>
          <w:iCs/>
          <w:szCs w:val="28"/>
        </w:rPr>
        <w:t>b</w:t>
      </w:r>
      <w:r>
        <w:rPr>
          <w:szCs w:val="28"/>
        </w:rPr>
        <w:t xml:space="preserve"> is the </w:t>
      </w:r>
      <w:r>
        <w:t xml:space="preserve">average </w:t>
      </w:r>
      <w:r>
        <w:rPr>
          <w:szCs w:val="28"/>
        </w:rPr>
        <w:t xml:space="preserve">of all distances between a point in cluster </w:t>
      </w:r>
      <w:proofErr w:type="spellStart"/>
      <w:r w:rsidRPr="00CE63CB">
        <w:rPr>
          <w:i/>
          <w:iCs/>
          <w:szCs w:val="28"/>
        </w:rPr>
        <w:t>i</w:t>
      </w:r>
      <w:proofErr w:type="spellEnd"/>
      <w:r>
        <w:rPr>
          <w:i/>
          <w:iCs/>
          <w:szCs w:val="28"/>
        </w:rPr>
        <w:t xml:space="preserve"> </w:t>
      </w:r>
      <w:r>
        <w:rPr>
          <w:szCs w:val="28"/>
        </w:rPr>
        <w:t xml:space="preserve">and all points of the closest cluster </w:t>
      </w:r>
      <w:r w:rsidRPr="00CE63CB">
        <w:rPr>
          <w:i/>
          <w:iCs/>
          <w:szCs w:val="28"/>
        </w:rPr>
        <w:t>j</w:t>
      </w:r>
      <w:r>
        <w:rPr>
          <w:szCs w:val="28"/>
        </w:rPr>
        <w:t xml:space="preserve">, and </w:t>
      </w:r>
      <w:proofErr w:type="gramStart"/>
      <w:r w:rsidRPr="00CE63CB">
        <w:rPr>
          <w:i/>
          <w:iCs/>
          <w:szCs w:val="28"/>
        </w:rPr>
        <w:t>a</w:t>
      </w:r>
      <w:r>
        <w:rPr>
          <w:szCs w:val="28"/>
        </w:rPr>
        <w:t xml:space="preserve"> is</w:t>
      </w:r>
      <w:proofErr w:type="gramEnd"/>
      <w:r>
        <w:rPr>
          <w:szCs w:val="28"/>
        </w:rPr>
        <w:t xml:space="preserve"> the </w:t>
      </w:r>
      <w:r>
        <w:t xml:space="preserve">average </w:t>
      </w:r>
      <w:r>
        <w:rPr>
          <w:szCs w:val="28"/>
        </w:rPr>
        <w:t xml:space="preserve">of all distances between a point in cluster </w:t>
      </w:r>
      <w:proofErr w:type="spellStart"/>
      <w:r w:rsidRPr="00CE63CB">
        <w:rPr>
          <w:i/>
          <w:iCs/>
          <w:szCs w:val="28"/>
        </w:rPr>
        <w:t>i</w:t>
      </w:r>
      <w:proofErr w:type="spellEnd"/>
      <w:r>
        <w:rPr>
          <w:szCs w:val="28"/>
        </w:rPr>
        <w:t xml:space="preserve"> and all other points in the same cluster. </w:t>
      </w:r>
    </w:p>
    <w:p w14:paraId="3144D6FA" w14:textId="3F03D436"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54C71311" w:rsidR="00284D80" w:rsidRPr="00284D80" w:rsidRDefault="00284D80" w:rsidP="00284D80">
      <w:pPr>
        <w:pStyle w:val="Heading2"/>
      </w:pPr>
      <w:r w:rsidRPr="00284D80">
        <w:rPr>
          <w:rStyle w:val="Heading2Char"/>
        </w:rPr>
        <w:t>Data</w:t>
      </w:r>
    </w:p>
    <w:p w14:paraId="5281C6DC" w14:textId="17C828E6" w:rsidR="003D31FF" w:rsidRDefault="00F37EFD" w:rsidP="003D31FF">
      <w:pPr>
        <w:tabs>
          <w:tab w:val="left" w:pos="216"/>
        </w:tabs>
        <w:spacing w:after="0"/>
      </w:pPr>
      <w:r>
        <w:t xml:space="preserve">We have chosen to </w:t>
      </w:r>
      <w:proofErr w:type="spellStart"/>
      <w:r>
        <w:t>analyse</w:t>
      </w:r>
      <w:proofErr w:type="spellEnd"/>
      <w:r>
        <w:t xml:space="preserve"> the proposed methods on 95 datasets</w:t>
      </w:r>
      <w:r w:rsidR="00F377BF">
        <w:t xml:space="preserve"> </w:t>
      </w:r>
      <w:r w:rsidR="00F377BF">
        <w:fldChar w:fldCharType="begin"/>
      </w:r>
      <w:r w:rsidR="00624044">
        <w:instrText xml:space="preserve"> ADDIN ZOTERO_ITEM CSL_CITATION {"citationID":"1JmzcMGr","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fldChar w:fldCharType="separate"/>
      </w:r>
      <w:r w:rsidR="00624044" w:rsidRPr="00624044">
        <w:t>(18)</w:t>
      </w:r>
      <w:r w:rsidR="00F377BF">
        <w:fldChar w:fldCharType="end"/>
      </w:r>
      <w:r w:rsidR="00F377BF">
        <w:t xml:space="preserve"> </w:t>
      </w:r>
      <w:r>
        <w:t>from the perspective of 6 performance metrics. These publically available datasets</w:t>
      </w:r>
      <w:r w:rsidR="006212D4">
        <w:t>, called simulations by the authors</w:t>
      </w:r>
      <w:r w:rsidR="00D17B86">
        <w:t xml:space="preserve"> </w:t>
      </w:r>
      <w:r w:rsidR="00D17B86">
        <w:fldChar w:fldCharType="begin"/>
      </w:r>
      <w:r w:rsidR="00624044">
        <w:instrText xml:space="preserve"> ADDIN ZOTERO_ITEM CSL_CITATION {"citationID":"Kldxbu8h","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fldChar w:fldCharType="separate"/>
      </w:r>
      <w:r w:rsidR="00624044" w:rsidRPr="00624044">
        <w:t>(18)</w:t>
      </w:r>
      <w:r w:rsidR="00D17B86">
        <w:fldChar w:fldCharType="end"/>
      </w:r>
      <w:r w:rsidR="006212D4">
        <w:t>,</w:t>
      </w:r>
      <w:r>
        <w:t xml:space="preserve"> were created by the </w:t>
      </w:r>
      <w:r w:rsidRPr="00C970C2">
        <w:t>Department of Engineering, University of Leicester UK</w:t>
      </w:r>
      <w:r w:rsidR="00FB1D8F">
        <w:t xml:space="preserve"> based on </w:t>
      </w:r>
      <w:r w:rsidR="001A1EA0" w:rsidRPr="00C970C2">
        <w:t xml:space="preserve">“in vivo” </w:t>
      </w:r>
      <w:r w:rsidR="00FB1D8F">
        <w:t xml:space="preserve">recordings from a monkey brain. </w:t>
      </w:r>
    </w:p>
    <w:p w14:paraId="73745F88" w14:textId="77777777" w:rsidR="003D31FF" w:rsidRDefault="003D31FF" w:rsidP="00284D80">
      <w:pPr>
        <w:tabs>
          <w:tab w:val="left" w:pos="216"/>
        </w:tabs>
        <w:spacing w:after="0"/>
      </w:pPr>
    </w:p>
    <w:p w14:paraId="006C07A0" w14:textId="27474C09" w:rsidR="009A576C" w:rsidRDefault="00F92DA7" w:rsidP="00284D80">
      <w:pPr>
        <w:tabs>
          <w:tab w:val="left" w:pos="216"/>
        </w:tabs>
        <w:spacing w:after="0"/>
      </w:pPr>
      <w:r>
        <w:t xml:space="preserve">From these recordings, 594 unique spike shapes </w:t>
      </w:r>
      <w:r w:rsidR="00C2438F">
        <w:fldChar w:fldCharType="begin"/>
      </w:r>
      <w:r w:rsidR="00624044">
        <w:instrText xml:space="preserve"> ADDIN ZOTERO_ITEM CSL_CITATION {"citationID":"UsEjz5rQ","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fldChar w:fldCharType="separate"/>
      </w:r>
      <w:r w:rsidR="00624044" w:rsidRPr="00624044">
        <w:t>(18)</w:t>
      </w:r>
      <w:r w:rsidR="00C2438F">
        <w:fldChar w:fldCharType="end"/>
      </w:r>
      <w:r w:rsidR="00C2438F">
        <w:t xml:space="preserve"> </w:t>
      </w:r>
      <w:r>
        <w:t xml:space="preserve">were extracted that were used in the generation of these </w:t>
      </w:r>
      <w:proofErr w:type="spellStart"/>
      <w:r>
        <w:t>synthethic</w:t>
      </w:r>
      <w:proofErr w:type="spellEnd"/>
      <w:r>
        <w:t xml:space="preserve"> datasets.</w:t>
      </w:r>
      <w:r w:rsidR="00D547AA">
        <w:t xml:space="preserve"> </w:t>
      </w:r>
      <w:r w:rsidR="009A48E8">
        <w:t xml:space="preserve">The initial spikes obtained were sampled at a sampling frequency of 96 kHz resulting in spikes of 316 samples, which were then </w:t>
      </w:r>
      <w:proofErr w:type="spellStart"/>
      <w:r w:rsidR="009A48E8">
        <w:t>downsampled</w:t>
      </w:r>
      <w:proofErr w:type="spellEnd"/>
      <w:r w:rsidR="009A48E8">
        <w:t xml:space="preserve"> to 24 kHz resulting in 79 samples. </w:t>
      </w:r>
      <w:r w:rsidR="009564A2">
        <w:t xml:space="preserve">The datasets have been generated in such a way that no spikes can overlap having at least 0.3ms between them. </w:t>
      </w:r>
      <w:r w:rsidR="009A576C">
        <w:t xml:space="preserve">Each of these datasets provides ground labels which allow for the evaluation of performance using external metrics as well as internal. </w:t>
      </w:r>
      <w:r w:rsidR="00724CC4">
        <w:t>The datasets were created with varying cluster counts, each having</w:t>
      </w:r>
      <w:r w:rsidR="00C51282">
        <w:t xml:space="preserve"> a unique count</w:t>
      </w:r>
      <w:r w:rsidR="00724CC4">
        <w:t xml:space="preserve"> from 2 to 20 clusters. </w:t>
      </w:r>
      <w:r w:rsidR="00C51282">
        <w:t xml:space="preserve">Thus, there are 5 different datasets for each cluster count in this range. </w:t>
      </w:r>
      <w:r w:rsidR="0045771F">
        <w:t>To increase the complexity of these datasets, each contains a single multi-unit cluster, while the rest are single-unit clusters.</w:t>
      </w:r>
    </w:p>
    <w:p w14:paraId="38F0344F" w14:textId="77777777" w:rsidR="009A576C" w:rsidRDefault="009A576C" w:rsidP="00284D80">
      <w:pPr>
        <w:tabs>
          <w:tab w:val="left" w:pos="216"/>
        </w:tabs>
        <w:spacing w:after="0"/>
      </w:pPr>
    </w:p>
    <w:p w14:paraId="0740F615" w14:textId="1F30EAEE" w:rsidR="00284D80" w:rsidRDefault="00CE0BB1" w:rsidP="00284D80">
      <w:pPr>
        <w:tabs>
          <w:tab w:val="left" w:pos="216"/>
        </w:tabs>
        <w:spacing w:after="0"/>
      </w:pPr>
      <w:r>
        <w:t xml:space="preserve">Each multi-unit cluster consists of 20 different spike shapes from 20 different neurons at about </w:t>
      </w:r>
      <w:r w:rsidRPr="00C970C2">
        <w:t xml:space="preserve">50-140μm </w:t>
      </w:r>
      <w:r>
        <w:t xml:space="preserve">away </w:t>
      </w:r>
      <w:r w:rsidRPr="00C970C2">
        <w:t>from the electrode</w:t>
      </w:r>
      <w:r w:rsidR="0034367A">
        <w:t xml:space="preserve"> each with a mean firing rate of 0.25 Hz following a Poisson distribution (</w:t>
      </w:r>
      <w:r w:rsidR="008520E8">
        <w:t xml:space="preserve">with </w:t>
      </w:r>
      <w:r w:rsidR="0034367A">
        <w:t>a total firing rate of 5 Hz). Due to the larger distance from the electrode, the amplitudes of the spikes from multi-unit cluster was fixed to 0.5</w:t>
      </w:r>
      <w:r w:rsidR="00822412">
        <w:t>. Conversely, single-unit clusters consist of a single unique spike shape from a neuron at about 0-</w:t>
      </w:r>
      <w:r w:rsidR="00822412" w:rsidRPr="00C970C2">
        <w:t xml:space="preserve">50μm </w:t>
      </w:r>
      <w:r w:rsidR="00822412">
        <w:t xml:space="preserve">away </w:t>
      </w:r>
      <w:r w:rsidR="00822412" w:rsidRPr="00C970C2">
        <w:t>from the electrode</w:t>
      </w:r>
      <w:r w:rsidR="00F8030B">
        <w:t xml:space="preserve"> with its mean firing rate in the 0.1-2Hz following a Poisson distribution. </w:t>
      </w:r>
      <w:r w:rsidR="00C2113A">
        <w:t xml:space="preserve">The amplitudes of spikes of single-unit clusters has been scaled in the 0.9-2 range following a normal distribution. </w:t>
      </w:r>
    </w:p>
    <w:p w14:paraId="60EA2D69" w14:textId="77777777" w:rsidR="001A1EA0" w:rsidRDefault="001A1EA0" w:rsidP="00284D80">
      <w:pPr>
        <w:tabs>
          <w:tab w:val="left" w:pos="216"/>
        </w:tabs>
        <w:spacing w:after="0"/>
      </w:pPr>
    </w:p>
    <w:p w14:paraId="0551315F" w14:textId="63248B2E" w:rsidR="00555DBF" w:rsidRDefault="00555DBF" w:rsidP="00284D80">
      <w:pPr>
        <w:tabs>
          <w:tab w:val="left" w:pos="216"/>
        </w:tabs>
        <w:spacing w:after="0"/>
      </w:pPr>
      <w:r>
        <w:t xml:space="preserve">The complexity of these datasets was confirmed by the fact that no clustering algorithm was able to identify more than 10 clusters out of the maximum of 20 that are available in these datasets </w:t>
      </w:r>
      <w:r>
        <w:fldChar w:fldCharType="begin"/>
      </w:r>
      <w:r w:rsidR="00624044">
        <w:instrText xml:space="preserve"> ADDIN ZOTERO_ITEM CSL_CITATION {"citationID":"4oTaqrO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624044" w:rsidRPr="00624044">
        <w:t>(18)</w:t>
      </w:r>
      <w:r>
        <w:fldChar w:fldCharType="end"/>
      </w:r>
      <w:r>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5B1A35" w:rsidRDefault="00373074" w:rsidP="00F06F96">
      <w:pPr>
        <w:pStyle w:val="ListParagraph"/>
        <w:numPr>
          <w:ilvl w:val="0"/>
          <w:numId w:val="5"/>
        </w:numPr>
        <w:tabs>
          <w:tab w:val="left" w:pos="216"/>
        </w:tabs>
        <w:spacing w:after="0" w:line="240" w:lineRule="auto"/>
        <w:jc w:val="both"/>
        <w:rPr>
          <w:rFonts w:cs="Times New Roman"/>
        </w:rPr>
      </w:pPr>
      <w:r w:rsidRPr="005B1A35">
        <w:rPr>
          <w:rFonts w:cs="Times New Roman"/>
        </w:rPr>
        <w:t xml:space="preserve">Simulation 4 (Sim4 – Fig </w:t>
      </w:r>
      <w:r w:rsidR="005B1A35">
        <w:rPr>
          <w:rFonts w:cs="Times New Roman"/>
        </w:rPr>
        <w:t>1</w:t>
      </w:r>
      <w:r w:rsidRPr="005B1A35">
        <w:rPr>
          <w:rFonts w:cs="Times New Roman"/>
        </w:rPr>
        <w:t>) contains 5127 spikes grouped in 4 single-unit clusters and a multi-unit cluster (in total 5 clusters).</w:t>
      </w:r>
    </w:p>
    <w:p w14:paraId="4C99DA26" w14:textId="0B033128" w:rsidR="0042438B" w:rsidRPr="005B1A35" w:rsidRDefault="0042438B" w:rsidP="00F06F96">
      <w:pPr>
        <w:pStyle w:val="ListParagraph"/>
        <w:numPr>
          <w:ilvl w:val="0"/>
          <w:numId w:val="5"/>
        </w:numPr>
        <w:tabs>
          <w:tab w:val="left" w:pos="216"/>
        </w:tabs>
        <w:spacing w:after="0" w:line="240" w:lineRule="auto"/>
        <w:jc w:val="both"/>
        <w:rPr>
          <w:rFonts w:cs="Times New Roman"/>
        </w:rPr>
      </w:pPr>
      <w:r w:rsidRPr="005B1A35">
        <w:rPr>
          <w:rFonts w:cs="Times New Roman"/>
        </w:rPr>
        <w:t xml:space="preserve">Simulation 15 (Sim15 – Fig </w:t>
      </w:r>
      <w:r w:rsidR="005B1A35">
        <w:rPr>
          <w:rFonts w:cs="Times New Roman"/>
        </w:rPr>
        <w:t>1</w:t>
      </w:r>
      <w:r w:rsidRPr="005B1A35">
        <w:rPr>
          <w:rFonts w:cs="Times New Roman"/>
        </w:rPr>
        <w:t>) contains 9683 spikes grouped in 9 single-unit clusters and a multi-unit cluster (in total 10 clusters).</w:t>
      </w:r>
    </w:p>
    <w:p w14:paraId="4B9CF8C4" w14:textId="4995C302" w:rsidR="00FC33D8" w:rsidRPr="005B1A35" w:rsidRDefault="00FC33D8" w:rsidP="00F06F96">
      <w:pPr>
        <w:pStyle w:val="ListParagraph"/>
        <w:numPr>
          <w:ilvl w:val="0"/>
          <w:numId w:val="5"/>
        </w:numPr>
        <w:tabs>
          <w:tab w:val="left" w:pos="216"/>
        </w:tabs>
        <w:spacing w:after="0" w:line="240" w:lineRule="auto"/>
        <w:jc w:val="both"/>
        <w:rPr>
          <w:rFonts w:cs="Times New Roman"/>
        </w:rPr>
      </w:pPr>
      <w:r w:rsidRPr="005B1A35">
        <w:rPr>
          <w:rFonts w:cs="Times New Roman"/>
        </w:rPr>
        <w:t xml:space="preserve">Simulation 20 (Sim20 – Fig </w:t>
      </w:r>
      <w:r w:rsidR="005B1A35">
        <w:rPr>
          <w:rFonts w:cs="Times New Roman"/>
        </w:rPr>
        <w:t>1</w:t>
      </w:r>
      <w:r w:rsidRPr="005B1A35">
        <w:rPr>
          <w:rFonts w:cs="Times New Roman"/>
        </w:rPr>
        <w:t>) contains 11186 spikes grouped in 14 single-unit clusters and a multi-unit cluster (in total 15 clusters)</w:t>
      </w:r>
      <w:r w:rsidR="00F82D00" w:rsidRPr="005B1A35">
        <w:rPr>
          <w:rFonts w:cs="Times New Roman"/>
        </w:rPr>
        <w:t>.</w:t>
      </w:r>
    </w:p>
    <w:p w14:paraId="71F53F0E" w14:textId="35A1E64A" w:rsidR="00007A08" w:rsidRPr="005B1A35" w:rsidRDefault="00007A08" w:rsidP="00F06F96">
      <w:pPr>
        <w:pStyle w:val="ListParagraph"/>
        <w:numPr>
          <w:ilvl w:val="0"/>
          <w:numId w:val="5"/>
        </w:numPr>
        <w:tabs>
          <w:tab w:val="left" w:pos="216"/>
        </w:tabs>
        <w:spacing w:after="0" w:line="240" w:lineRule="auto"/>
        <w:jc w:val="both"/>
        <w:rPr>
          <w:rFonts w:cs="Times New Roman"/>
        </w:rPr>
      </w:pPr>
      <w:r w:rsidRPr="005B1A35">
        <w:rPr>
          <w:rFonts w:cs="Times New Roman"/>
        </w:rPr>
        <w:t xml:space="preserve">Simulation 2 (Sim2 – Fig </w:t>
      </w:r>
      <w:r w:rsidR="005B1A35">
        <w:rPr>
          <w:rFonts w:cs="Times New Roman"/>
        </w:rPr>
        <w:t>1</w:t>
      </w:r>
      <w:r w:rsidRPr="005B1A35">
        <w:rPr>
          <w:rFonts w:cs="Times New Roman"/>
        </w:rPr>
        <w:t>) contains 12784 spikes grouped in 19 single-unit clusters and a multi-unit cluster</w:t>
      </w:r>
      <w:r w:rsidR="00373074" w:rsidRPr="005B1A35">
        <w:rPr>
          <w:rFonts w:cs="Times New Roman"/>
        </w:rPr>
        <w:t xml:space="preserve"> (in total 20 clusters)</w:t>
      </w:r>
      <w:r w:rsidRPr="005B1A35">
        <w:rPr>
          <w:rFonts w:cs="Times New Roman"/>
        </w:rPr>
        <w:t>.</w:t>
      </w:r>
    </w:p>
    <w:p w14:paraId="59A243D8" w14:textId="77777777" w:rsidR="00284D80" w:rsidRDefault="00284D80" w:rsidP="00284D80">
      <w:pPr>
        <w:tabs>
          <w:tab w:val="left" w:pos="216"/>
        </w:tabs>
        <w:spacing w:after="0"/>
      </w:pPr>
    </w:p>
    <w:p w14:paraId="0B0A05DC" w14:textId="69CD9893" w:rsidR="00284D80" w:rsidRPr="00C970C2" w:rsidRDefault="00284D80" w:rsidP="00284D80">
      <w:pPr>
        <w:pStyle w:val="MDPI52figure"/>
        <w:spacing w:before="0" w:after="0" w:line="480" w:lineRule="auto"/>
        <w:jc w:val="left"/>
        <w:rPr>
          <w:rFonts w:ascii="Times New Roman" w:eastAsia="Palatino Linotype" w:hAnsi="Times New Roman"/>
        </w:rPr>
      </w:pPr>
    </w:p>
    <w:p w14:paraId="1F0C810C" w14:textId="77777777" w:rsidR="005B1A35" w:rsidRPr="00C970C2" w:rsidRDefault="005B1A35" w:rsidP="005B1A35">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lastRenderedPageBreak/>
        <w:t xml:space="preserve">Fig </w:t>
      </w:r>
      <w:r>
        <w:rPr>
          <w:rFonts w:ascii="Times New Roman" w:eastAsia="Palatino Linotype" w:hAnsi="Times New Roman"/>
          <w:b/>
        </w:rPr>
        <w:t>1</w:t>
      </w:r>
      <w:r w:rsidRPr="00C970C2">
        <w:rPr>
          <w:rFonts w:ascii="Times New Roman" w:eastAsia="Palatino Linotype" w:hAnsi="Times New Roman"/>
          <w:b/>
        </w:rPr>
        <w:t xml:space="preserve">. </w:t>
      </w:r>
      <w:r>
        <w:rPr>
          <w:rFonts w:ascii="Times New Roman" w:eastAsia="Palatino Linotype" w:hAnsi="Times New Roman"/>
          <w:b/>
        </w:rPr>
        <w:t xml:space="preserve">Synthetic datasets presented with PCA and ground truth labels. </w:t>
      </w:r>
      <w:r>
        <w:rPr>
          <w:rFonts w:ascii="Times New Roman" w:eastAsia="Palatino Linotype" w:hAnsi="Times New Roman"/>
        </w:rPr>
        <w:t>Four different simulations were reduced to a 2-dimensional space using PCA. T</w:t>
      </w:r>
      <w:r w:rsidRPr="00C970C2">
        <w:rPr>
          <w:rFonts w:ascii="Times New Roman" w:eastAsia="Palatino Linotype" w:hAnsi="Times New Roman"/>
        </w:rPr>
        <w:t xml:space="preserve">he colors represent the </w:t>
      </w:r>
      <w:r>
        <w:rPr>
          <w:rFonts w:ascii="Times New Roman" w:eastAsia="Palatino Linotype" w:hAnsi="Times New Roman"/>
        </w:rPr>
        <w:t xml:space="preserve">true clusters indicating that PCA is unable to find a set of features that offer cluster </w:t>
      </w:r>
      <w:proofErr w:type="spellStart"/>
      <w:r>
        <w:rPr>
          <w:rFonts w:ascii="Times New Roman" w:eastAsia="Palatino Linotype" w:hAnsi="Times New Roman"/>
        </w:rPr>
        <w:t>separability</w:t>
      </w:r>
      <w:proofErr w:type="spellEnd"/>
      <w:r w:rsidRPr="00C970C2">
        <w:rPr>
          <w:rFonts w:ascii="Times New Roman" w:eastAsia="Palatino Linotype" w:hAnsi="Times New Roman"/>
        </w:rPr>
        <w:t>.</w:t>
      </w:r>
    </w:p>
    <w:p w14:paraId="2D531F34" w14:textId="77777777" w:rsidR="00A014A2" w:rsidRDefault="00A014A2" w:rsidP="00284D80">
      <w:pPr>
        <w:tabs>
          <w:tab w:val="left" w:pos="216"/>
        </w:tabs>
        <w:spacing w:after="0"/>
      </w:pPr>
    </w:p>
    <w:p w14:paraId="60BD0C8D" w14:textId="7BE59CA7"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p>
    <w:p w14:paraId="33748BD3" w14:textId="76FDCC7D" w:rsidR="001E5347" w:rsidRDefault="00EA2D13" w:rsidP="00A014A2">
      <w:pPr>
        <w:tabs>
          <w:tab w:val="left" w:pos="216"/>
        </w:tabs>
        <w:spacing w:after="0"/>
      </w:pPr>
      <w:r>
        <w:t>Besides the traditional scaling and shuffling of data, a</w:t>
      </w:r>
      <w:r w:rsidR="001E5347">
        <w:t xml:space="preserve"> first step of preprocessing that might improve spike sorting performa</w:t>
      </w:r>
      <w:r w:rsidR="003F3574">
        <w:t>nce is the alignment of spikes (the necessity of this step is dependent upon the spike detection. The following expression was employed for to align all spikes to a given index:</w:t>
      </w:r>
    </w:p>
    <w:p w14:paraId="0129967B" w14:textId="7EB756DD" w:rsidR="00A014A2" w:rsidRPr="00CE63CB" w:rsidRDefault="00575A7C"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C970C2" w:rsidRDefault="00A014A2" w:rsidP="00A014A2">
      <w:pPr>
        <w:tabs>
          <w:tab w:val="left" w:pos="216"/>
        </w:tabs>
        <w:spacing w:after="0"/>
      </w:pPr>
    </w:p>
    <w:p w14:paraId="522E2247" w14:textId="47CE2768" w:rsidR="005E4BB8" w:rsidRPr="005E4BB8" w:rsidRDefault="005E4BB8" w:rsidP="00A014A2">
      <w:pPr>
        <w:tabs>
          <w:tab w:val="left" w:pos="216"/>
        </w:tabs>
        <w:spacing w:after="0"/>
      </w:pPr>
      <w:r>
        <w:t xml:space="preserve">The starting index of a spike waveform in the recorded signal is given by the </w:t>
      </w:r>
      <w:proofErr w:type="spellStart"/>
      <w:r w:rsidRPr="00C970C2">
        <w:rPr>
          <w:i/>
          <w:iCs/>
        </w:rPr>
        <w:t>old_start</w:t>
      </w:r>
      <w:proofErr w:type="spellEnd"/>
      <w:r>
        <w:t xml:space="preserve"> term, which must be shifted to </w:t>
      </w:r>
      <w:proofErr w:type="spellStart"/>
      <w:r w:rsidRPr="00C970C2">
        <w:rPr>
          <w:i/>
          <w:iCs/>
        </w:rPr>
        <w:t>new_start</w:t>
      </w:r>
      <w:proofErr w:type="spellEnd"/>
      <w:r>
        <w:rPr>
          <w:iCs/>
        </w:rPr>
        <w:t xml:space="preserve"> to align all spikes</w:t>
      </w:r>
      <w:r w:rsidR="005F129F">
        <w:rPr>
          <w:iCs/>
        </w:rPr>
        <w:t xml:space="preserve"> to the same </w:t>
      </w:r>
      <w:r w:rsidR="005F129F" w:rsidRPr="005F129F">
        <w:rPr>
          <w:i/>
          <w:iCs/>
        </w:rPr>
        <w:t>index</w:t>
      </w:r>
      <w:r>
        <w:rPr>
          <w:iCs/>
        </w:rPr>
        <w:t>.</w:t>
      </w:r>
      <w:r w:rsidR="005F129F">
        <w:rPr>
          <w:iCs/>
        </w:rPr>
        <w:t xml:space="preserve"> </w:t>
      </w:r>
      <w:r w:rsidR="00A10A67">
        <w:rPr>
          <w:iCs/>
        </w:rPr>
        <w:t>The reference point for alignment can be any index of the spike. However, the superior choice regarding performance is the maximum peak of the spike, also called the amplitude</w:t>
      </w:r>
      <w:r w:rsidR="00E04C66">
        <w:rPr>
          <w:iCs/>
        </w:rPr>
        <w:t xml:space="preserve"> which is represented by the </w:t>
      </w:r>
      <w:r w:rsidR="00E04C66" w:rsidRPr="00E04C66">
        <w:rPr>
          <w:i/>
          <w:iCs/>
        </w:rPr>
        <w:t>peak</w:t>
      </w:r>
      <w:r w:rsidR="00E04C66">
        <w:rPr>
          <w:iCs/>
        </w:rPr>
        <w:t xml:space="preserve"> term</w:t>
      </w:r>
      <w:r w:rsidR="00A10A67">
        <w:rPr>
          <w:iCs/>
        </w:rPr>
        <w:t xml:space="preserve">. </w:t>
      </w:r>
      <w:r w:rsidR="00F678E2">
        <w:rPr>
          <w:iCs/>
        </w:rPr>
        <w:t xml:space="preserve">This formula offers flexibility as any reference point could be chosen for alignment </w:t>
      </w:r>
      <w:r w:rsidR="00F678E2">
        <w:fldChar w:fldCharType="begin"/>
      </w:r>
      <w:r w:rsidR="007B71E0">
        <w:instrText xml:space="preserve"> ADDIN ZOTERO_ITEM CSL_CITATION {"citationID":"OLes9rht","properties":{"formattedCitation":"(82)","plainCitation":"(8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fldChar w:fldCharType="separate"/>
      </w:r>
      <w:r w:rsidR="007B71E0" w:rsidRPr="007B71E0">
        <w:t>(82)</w:t>
      </w:r>
      <w:r w:rsidR="00F678E2">
        <w:fldChar w:fldCharType="end"/>
      </w:r>
      <w:r w:rsidR="00F678E2">
        <w:rPr>
          <w:iCs/>
        </w:rPr>
        <w:t xml:space="preserve">. </w:t>
      </w:r>
    </w:p>
    <w:p w14:paraId="163DED15" w14:textId="3C5754E4"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606890D1"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0087455B">
        <w:rPr>
          <w:rFonts w:ascii="Times New Roman" w:eastAsia="Palatino Linotype" w:hAnsi="Times New Roman"/>
          <w:bCs/>
        </w:rPr>
        <w:t>PCA applied on Sim29</w:t>
      </w:r>
      <w:r w:rsidRPr="00C970C2">
        <w:rPr>
          <w:rFonts w:ascii="Times New Roman" w:eastAsia="Palatino Linotype" w:hAnsi="Times New Roman"/>
          <w:bCs/>
        </w:rPr>
        <w:t xml:space="preserve">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38B76FF4" w14:textId="1D8AD9C6" w:rsidR="00C71B32" w:rsidRPr="00C71B32" w:rsidRDefault="00FF30DF" w:rsidP="00C71B32">
      <w:pPr>
        <w:pStyle w:val="Heading1"/>
      </w:pPr>
      <w:r>
        <w:t>Results</w:t>
      </w:r>
    </w:p>
    <w:p w14:paraId="127A06B9" w14:textId="72D13AC6" w:rsidR="00284D80" w:rsidRDefault="00284D80" w:rsidP="00284D80">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FC8A075" w14:textId="459D52E6" w:rsidR="002D1BEE" w:rsidRDefault="002D1BEE" w:rsidP="002D1BEE">
      <w:r>
        <w:t xml:space="preserve">We begin the analysis with the evaluation of the four selected datasets </w:t>
      </w:r>
      <w:r>
        <w:fldChar w:fldCharType="begin"/>
      </w:r>
      <w:r>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Each of the deep clustering methods was run on these datasets and we make a comparative analysis of these methods against traditional feature extraction algorithms combined with K-Means</w:t>
      </w:r>
      <w:r w:rsidR="00505459">
        <w:t>.</w:t>
      </w:r>
      <w:r w:rsidR="009263FE">
        <w:t xml:space="preserve"> For reproducibility, the random states have been preset for all algorithms to the same value of 42. </w:t>
      </w:r>
    </w:p>
    <w:p w14:paraId="3F8215B3" w14:textId="16023B10" w:rsidR="00007A08" w:rsidRDefault="007565B2" w:rsidP="002D1BEE">
      <w:r>
        <w:t xml:space="preserve">Table </w:t>
      </w:r>
      <w:r w:rsidR="00575A7C">
        <w:t>2</w:t>
      </w:r>
      <w:r>
        <w:t xml:space="preserve"> – Comparison of fea</w:t>
      </w:r>
      <w:r>
        <w:t>ture extraction methods on Sim4</w:t>
      </w:r>
      <w:r>
        <w:t xml:space="preserve"> (containing </w:t>
      </w:r>
      <w:r>
        <w:t>5</w:t>
      </w:r>
      <w:r>
        <w:t xml:space="preserve"> clusters) from the perspective of the six performance evaluation metrics</w:t>
      </w:r>
    </w:p>
    <w:tbl>
      <w:tblPr>
        <w:tblStyle w:val="TableGrid"/>
        <w:tblW w:w="6826" w:type="dxa"/>
        <w:tblLook w:val="04A0" w:firstRow="1" w:lastRow="0" w:firstColumn="1" w:lastColumn="0" w:noHBand="0" w:noVBand="1"/>
      </w:tblPr>
      <w:tblGrid>
        <w:gridCol w:w="1252"/>
        <w:gridCol w:w="960"/>
        <w:gridCol w:w="960"/>
        <w:gridCol w:w="960"/>
        <w:gridCol w:w="960"/>
        <w:gridCol w:w="1053"/>
        <w:gridCol w:w="960"/>
      </w:tblGrid>
      <w:tr w:rsidR="005D24E1" w:rsidRPr="005D24E1" w14:paraId="21F3C5F2" w14:textId="77777777" w:rsidTr="005D24E1">
        <w:trPr>
          <w:trHeight w:val="300"/>
        </w:trPr>
        <w:tc>
          <w:tcPr>
            <w:tcW w:w="1066" w:type="dxa"/>
            <w:noWrap/>
            <w:hideMark/>
          </w:tcPr>
          <w:p w14:paraId="64EF71DE" w14:textId="7A2D7C94" w:rsidR="005D24E1" w:rsidRPr="005D24E1" w:rsidRDefault="005D24E1" w:rsidP="005D24E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Pr="005D24E1">
              <w:rPr>
                <w:rFonts w:ascii="Calibri" w:hAnsi="Calibri" w:cs="Calibri"/>
                <w:color w:val="000000"/>
                <w:sz w:val="22"/>
                <w:szCs w:val="22"/>
                <w:lang w:eastAsia="en-US"/>
              </w:rPr>
              <w:t>lgorithm</w:t>
            </w:r>
          </w:p>
        </w:tc>
        <w:tc>
          <w:tcPr>
            <w:tcW w:w="960" w:type="dxa"/>
            <w:noWrap/>
            <w:hideMark/>
          </w:tcPr>
          <w:p w14:paraId="50F0420A"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RI</w:t>
            </w:r>
          </w:p>
        </w:tc>
        <w:tc>
          <w:tcPr>
            <w:tcW w:w="960" w:type="dxa"/>
            <w:noWrap/>
            <w:hideMark/>
          </w:tcPr>
          <w:p w14:paraId="2C226528"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MI</w:t>
            </w:r>
          </w:p>
        </w:tc>
        <w:tc>
          <w:tcPr>
            <w:tcW w:w="960" w:type="dxa"/>
            <w:noWrap/>
            <w:hideMark/>
          </w:tcPr>
          <w:p w14:paraId="3E8F7C1C"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urity</w:t>
            </w:r>
          </w:p>
        </w:tc>
        <w:tc>
          <w:tcPr>
            <w:tcW w:w="960" w:type="dxa"/>
            <w:noWrap/>
            <w:hideMark/>
          </w:tcPr>
          <w:p w14:paraId="21990A14"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SS</w:t>
            </w:r>
          </w:p>
        </w:tc>
        <w:tc>
          <w:tcPr>
            <w:tcW w:w="960" w:type="dxa"/>
            <w:noWrap/>
            <w:hideMark/>
          </w:tcPr>
          <w:p w14:paraId="072454D2"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CHS</w:t>
            </w:r>
          </w:p>
        </w:tc>
        <w:tc>
          <w:tcPr>
            <w:tcW w:w="960" w:type="dxa"/>
            <w:noWrap/>
            <w:hideMark/>
          </w:tcPr>
          <w:p w14:paraId="17D6AE92"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BS</w:t>
            </w:r>
          </w:p>
        </w:tc>
      </w:tr>
      <w:tr w:rsidR="005D24E1" w:rsidRPr="005D24E1" w14:paraId="10FDBFC7" w14:textId="77777777" w:rsidTr="005D24E1">
        <w:trPr>
          <w:trHeight w:val="300"/>
        </w:trPr>
        <w:tc>
          <w:tcPr>
            <w:tcW w:w="1066" w:type="dxa"/>
            <w:noWrap/>
            <w:hideMark/>
          </w:tcPr>
          <w:p w14:paraId="1FFDA384"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CA</w:t>
            </w:r>
          </w:p>
        </w:tc>
        <w:tc>
          <w:tcPr>
            <w:tcW w:w="960" w:type="dxa"/>
            <w:noWrap/>
            <w:hideMark/>
          </w:tcPr>
          <w:p w14:paraId="6076C72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73</w:t>
            </w:r>
          </w:p>
        </w:tc>
        <w:tc>
          <w:tcPr>
            <w:tcW w:w="960" w:type="dxa"/>
            <w:noWrap/>
            <w:hideMark/>
          </w:tcPr>
          <w:p w14:paraId="47C433C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96</w:t>
            </w:r>
          </w:p>
        </w:tc>
        <w:tc>
          <w:tcPr>
            <w:tcW w:w="960" w:type="dxa"/>
            <w:noWrap/>
            <w:hideMark/>
          </w:tcPr>
          <w:p w14:paraId="4D046EF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3</w:t>
            </w:r>
          </w:p>
        </w:tc>
        <w:tc>
          <w:tcPr>
            <w:tcW w:w="960" w:type="dxa"/>
            <w:noWrap/>
            <w:hideMark/>
          </w:tcPr>
          <w:p w14:paraId="3E216FE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57</w:t>
            </w:r>
          </w:p>
        </w:tc>
        <w:tc>
          <w:tcPr>
            <w:tcW w:w="960" w:type="dxa"/>
            <w:noWrap/>
            <w:hideMark/>
          </w:tcPr>
          <w:p w14:paraId="23CF45B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439.366</w:t>
            </w:r>
          </w:p>
        </w:tc>
        <w:tc>
          <w:tcPr>
            <w:tcW w:w="960" w:type="dxa"/>
            <w:noWrap/>
            <w:hideMark/>
          </w:tcPr>
          <w:p w14:paraId="61B251E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13</w:t>
            </w:r>
          </w:p>
        </w:tc>
      </w:tr>
      <w:tr w:rsidR="005D24E1" w:rsidRPr="005D24E1" w14:paraId="36E0FCDB" w14:textId="77777777" w:rsidTr="005D24E1">
        <w:trPr>
          <w:trHeight w:val="300"/>
        </w:trPr>
        <w:tc>
          <w:tcPr>
            <w:tcW w:w="1066" w:type="dxa"/>
            <w:noWrap/>
            <w:hideMark/>
          </w:tcPr>
          <w:p w14:paraId="71B2DE20"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CA</w:t>
            </w:r>
          </w:p>
        </w:tc>
        <w:tc>
          <w:tcPr>
            <w:tcW w:w="960" w:type="dxa"/>
            <w:noWrap/>
            <w:hideMark/>
          </w:tcPr>
          <w:p w14:paraId="7600719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13</w:t>
            </w:r>
          </w:p>
        </w:tc>
        <w:tc>
          <w:tcPr>
            <w:tcW w:w="960" w:type="dxa"/>
            <w:noWrap/>
            <w:hideMark/>
          </w:tcPr>
          <w:p w14:paraId="0A13041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w:t>
            </w:r>
          </w:p>
        </w:tc>
        <w:tc>
          <w:tcPr>
            <w:tcW w:w="960" w:type="dxa"/>
            <w:noWrap/>
            <w:hideMark/>
          </w:tcPr>
          <w:p w14:paraId="169032B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4</w:t>
            </w:r>
          </w:p>
        </w:tc>
        <w:tc>
          <w:tcPr>
            <w:tcW w:w="960" w:type="dxa"/>
            <w:noWrap/>
            <w:hideMark/>
          </w:tcPr>
          <w:p w14:paraId="34F7040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54</w:t>
            </w:r>
          </w:p>
        </w:tc>
        <w:tc>
          <w:tcPr>
            <w:tcW w:w="960" w:type="dxa"/>
            <w:noWrap/>
            <w:hideMark/>
          </w:tcPr>
          <w:p w14:paraId="03616C9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403.811</w:t>
            </w:r>
          </w:p>
        </w:tc>
        <w:tc>
          <w:tcPr>
            <w:tcW w:w="960" w:type="dxa"/>
            <w:noWrap/>
            <w:hideMark/>
          </w:tcPr>
          <w:p w14:paraId="4B8E8DC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37</w:t>
            </w:r>
          </w:p>
        </w:tc>
      </w:tr>
      <w:tr w:rsidR="005D24E1" w:rsidRPr="005D24E1" w14:paraId="1C5AF3D1" w14:textId="77777777" w:rsidTr="005D24E1">
        <w:trPr>
          <w:trHeight w:val="300"/>
        </w:trPr>
        <w:tc>
          <w:tcPr>
            <w:tcW w:w="1066" w:type="dxa"/>
            <w:noWrap/>
            <w:hideMark/>
          </w:tcPr>
          <w:p w14:paraId="70512BEE"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Isomap</w:t>
            </w:r>
            <w:proofErr w:type="spellEnd"/>
          </w:p>
        </w:tc>
        <w:tc>
          <w:tcPr>
            <w:tcW w:w="960" w:type="dxa"/>
            <w:noWrap/>
            <w:hideMark/>
          </w:tcPr>
          <w:p w14:paraId="750F498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57</w:t>
            </w:r>
          </w:p>
        </w:tc>
        <w:tc>
          <w:tcPr>
            <w:tcW w:w="960" w:type="dxa"/>
            <w:noWrap/>
            <w:hideMark/>
          </w:tcPr>
          <w:p w14:paraId="668410C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91</w:t>
            </w:r>
          </w:p>
        </w:tc>
        <w:tc>
          <w:tcPr>
            <w:tcW w:w="960" w:type="dxa"/>
            <w:noWrap/>
            <w:hideMark/>
          </w:tcPr>
          <w:p w14:paraId="7383F18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3</w:t>
            </w:r>
          </w:p>
        </w:tc>
        <w:tc>
          <w:tcPr>
            <w:tcW w:w="960" w:type="dxa"/>
            <w:noWrap/>
            <w:hideMark/>
          </w:tcPr>
          <w:p w14:paraId="27D5254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52</w:t>
            </w:r>
          </w:p>
        </w:tc>
        <w:tc>
          <w:tcPr>
            <w:tcW w:w="960" w:type="dxa"/>
            <w:noWrap/>
            <w:hideMark/>
          </w:tcPr>
          <w:p w14:paraId="3703E3D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417.936</w:t>
            </w:r>
          </w:p>
        </w:tc>
        <w:tc>
          <w:tcPr>
            <w:tcW w:w="960" w:type="dxa"/>
            <w:noWrap/>
            <w:hideMark/>
          </w:tcPr>
          <w:p w14:paraId="2B48A12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21</w:t>
            </w:r>
          </w:p>
        </w:tc>
      </w:tr>
      <w:tr w:rsidR="005D24E1" w:rsidRPr="005D24E1" w14:paraId="1A11E066" w14:textId="77777777" w:rsidTr="005D24E1">
        <w:trPr>
          <w:trHeight w:val="300"/>
        </w:trPr>
        <w:tc>
          <w:tcPr>
            <w:tcW w:w="1066" w:type="dxa"/>
            <w:noWrap/>
            <w:hideMark/>
          </w:tcPr>
          <w:p w14:paraId="68485790"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ACeDeC</w:t>
            </w:r>
            <w:proofErr w:type="spellEnd"/>
          </w:p>
        </w:tc>
        <w:tc>
          <w:tcPr>
            <w:tcW w:w="960" w:type="dxa"/>
            <w:noWrap/>
            <w:hideMark/>
          </w:tcPr>
          <w:p w14:paraId="3A5429D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34</w:t>
            </w:r>
          </w:p>
        </w:tc>
        <w:tc>
          <w:tcPr>
            <w:tcW w:w="960" w:type="dxa"/>
            <w:noWrap/>
            <w:hideMark/>
          </w:tcPr>
          <w:p w14:paraId="49D5367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7</w:t>
            </w:r>
          </w:p>
        </w:tc>
        <w:tc>
          <w:tcPr>
            <w:tcW w:w="960" w:type="dxa"/>
            <w:noWrap/>
            <w:hideMark/>
          </w:tcPr>
          <w:p w14:paraId="1396DFD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5</w:t>
            </w:r>
          </w:p>
        </w:tc>
        <w:tc>
          <w:tcPr>
            <w:tcW w:w="960" w:type="dxa"/>
            <w:noWrap/>
            <w:hideMark/>
          </w:tcPr>
          <w:p w14:paraId="1E1579C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8</w:t>
            </w:r>
          </w:p>
        </w:tc>
        <w:tc>
          <w:tcPr>
            <w:tcW w:w="960" w:type="dxa"/>
            <w:noWrap/>
            <w:hideMark/>
          </w:tcPr>
          <w:p w14:paraId="38ED456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083.272</w:t>
            </w:r>
          </w:p>
        </w:tc>
        <w:tc>
          <w:tcPr>
            <w:tcW w:w="960" w:type="dxa"/>
            <w:noWrap/>
            <w:hideMark/>
          </w:tcPr>
          <w:p w14:paraId="018D055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766</w:t>
            </w:r>
          </w:p>
        </w:tc>
      </w:tr>
      <w:tr w:rsidR="005D24E1" w:rsidRPr="005D24E1" w14:paraId="43E3514C" w14:textId="77777777" w:rsidTr="005D24E1">
        <w:trPr>
          <w:trHeight w:val="300"/>
        </w:trPr>
        <w:tc>
          <w:tcPr>
            <w:tcW w:w="1066" w:type="dxa"/>
            <w:noWrap/>
            <w:hideMark/>
          </w:tcPr>
          <w:p w14:paraId="3ADA7914"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EC</w:t>
            </w:r>
          </w:p>
        </w:tc>
        <w:tc>
          <w:tcPr>
            <w:tcW w:w="960" w:type="dxa"/>
            <w:noWrap/>
            <w:hideMark/>
          </w:tcPr>
          <w:p w14:paraId="6A63D94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58</w:t>
            </w:r>
          </w:p>
        </w:tc>
        <w:tc>
          <w:tcPr>
            <w:tcW w:w="960" w:type="dxa"/>
            <w:noWrap/>
            <w:hideMark/>
          </w:tcPr>
          <w:p w14:paraId="1394703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1</w:t>
            </w:r>
          </w:p>
        </w:tc>
        <w:tc>
          <w:tcPr>
            <w:tcW w:w="960" w:type="dxa"/>
            <w:noWrap/>
            <w:hideMark/>
          </w:tcPr>
          <w:p w14:paraId="40A095A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18</w:t>
            </w:r>
          </w:p>
        </w:tc>
        <w:tc>
          <w:tcPr>
            <w:tcW w:w="960" w:type="dxa"/>
            <w:noWrap/>
            <w:hideMark/>
          </w:tcPr>
          <w:p w14:paraId="6B9A656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73</w:t>
            </w:r>
          </w:p>
        </w:tc>
        <w:tc>
          <w:tcPr>
            <w:tcW w:w="960" w:type="dxa"/>
            <w:noWrap/>
            <w:hideMark/>
          </w:tcPr>
          <w:p w14:paraId="1D305D8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935.731</w:t>
            </w:r>
          </w:p>
        </w:tc>
        <w:tc>
          <w:tcPr>
            <w:tcW w:w="960" w:type="dxa"/>
            <w:noWrap/>
            <w:hideMark/>
          </w:tcPr>
          <w:p w14:paraId="6380164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278</w:t>
            </w:r>
          </w:p>
        </w:tc>
      </w:tr>
      <w:tr w:rsidR="005D24E1" w:rsidRPr="005D24E1" w14:paraId="57994FD1" w14:textId="77777777" w:rsidTr="005D24E1">
        <w:trPr>
          <w:trHeight w:val="300"/>
        </w:trPr>
        <w:tc>
          <w:tcPr>
            <w:tcW w:w="1066" w:type="dxa"/>
            <w:noWrap/>
            <w:hideMark/>
          </w:tcPr>
          <w:p w14:paraId="02B2B09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CN</w:t>
            </w:r>
          </w:p>
        </w:tc>
        <w:tc>
          <w:tcPr>
            <w:tcW w:w="960" w:type="dxa"/>
            <w:noWrap/>
            <w:hideMark/>
          </w:tcPr>
          <w:p w14:paraId="1C2D84D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7</w:t>
            </w:r>
          </w:p>
        </w:tc>
        <w:tc>
          <w:tcPr>
            <w:tcW w:w="960" w:type="dxa"/>
            <w:noWrap/>
            <w:hideMark/>
          </w:tcPr>
          <w:p w14:paraId="194E333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59</w:t>
            </w:r>
          </w:p>
        </w:tc>
        <w:tc>
          <w:tcPr>
            <w:tcW w:w="960" w:type="dxa"/>
            <w:noWrap/>
            <w:hideMark/>
          </w:tcPr>
          <w:p w14:paraId="680F2F7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3</w:t>
            </w:r>
          </w:p>
        </w:tc>
        <w:tc>
          <w:tcPr>
            <w:tcW w:w="960" w:type="dxa"/>
            <w:noWrap/>
            <w:hideMark/>
          </w:tcPr>
          <w:p w14:paraId="299D30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05</w:t>
            </w:r>
          </w:p>
        </w:tc>
        <w:tc>
          <w:tcPr>
            <w:tcW w:w="960" w:type="dxa"/>
            <w:noWrap/>
            <w:hideMark/>
          </w:tcPr>
          <w:p w14:paraId="0E4CA03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997.801</w:t>
            </w:r>
          </w:p>
        </w:tc>
        <w:tc>
          <w:tcPr>
            <w:tcW w:w="960" w:type="dxa"/>
            <w:noWrap/>
            <w:hideMark/>
          </w:tcPr>
          <w:p w14:paraId="2CABD86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046</w:t>
            </w:r>
          </w:p>
        </w:tc>
      </w:tr>
      <w:tr w:rsidR="005D24E1" w:rsidRPr="005D24E1" w14:paraId="6699A3C1" w14:textId="77777777" w:rsidTr="005D24E1">
        <w:trPr>
          <w:trHeight w:val="300"/>
        </w:trPr>
        <w:tc>
          <w:tcPr>
            <w:tcW w:w="1066" w:type="dxa"/>
            <w:noWrap/>
            <w:hideMark/>
          </w:tcPr>
          <w:p w14:paraId="2F97D673"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DC</w:t>
            </w:r>
          </w:p>
        </w:tc>
        <w:tc>
          <w:tcPr>
            <w:tcW w:w="960" w:type="dxa"/>
            <w:noWrap/>
            <w:hideMark/>
          </w:tcPr>
          <w:p w14:paraId="6F0AC53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86</w:t>
            </w:r>
          </w:p>
        </w:tc>
        <w:tc>
          <w:tcPr>
            <w:tcW w:w="960" w:type="dxa"/>
            <w:noWrap/>
            <w:hideMark/>
          </w:tcPr>
          <w:p w14:paraId="0B3D3EE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51</w:t>
            </w:r>
          </w:p>
        </w:tc>
        <w:tc>
          <w:tcPr>
            <w:tcW w:w="960" w:type="dxa"/>
            <w:noWrap/>
            <w:hideMark/>
          </w:tcPr>
          <w:p w14:paraId="47A2EF1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4</w:t>
            </w:r>
          </w:p>
        </w:tc>
        <w:tc>
          <w:tcPr>
            <w:tcW w:w="960" w:type="dxa"/>
            <w:noWrap/>
            <w:hideMark/>
          </w:tcPr>
          <w:p w14:paraId="50BA667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75</w:t>
            </w:r>
          </w:p>
        </w:tc>
        <w:tc>
          <w:tcPr>
            <w:tcW w:w="960" w:type="dxa"/>
            <w:noWrap/>
            <w:hideMark/>
          </w:tcPr>
          <w:p w14:paraId="19FAF1A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501.293</w:t>
            </w:r>
          </w:p>
        </w:tc>
        <w:tc>
          <w:tcPr>
            <w:tcW w:w="960" w:type="dxa"/>
            <w:noWrap/>
            <w:hideMark/>
          </w:tcPr>
          <w:p w14:paraId="4B1458A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29</w:t>
            </w:r>
          </w:p>
        </w:tc>
      </w:tr>
      <w:tr w:rsidR="005D24E1" w:rsidRPr="005D24E1" w14:paraId="666D9AA9" w14:textId="77777777" w:rsidTr="005D24E1">
        <w:trPr>
          <w:trHeight w:val="300"/>
        </w:trPr>
        <w:tc>
          <w:tcPr>
            <w:tcW w:w="1066" w:type="dxa"/>
            <w:noWrap/>
            <w:hideMark/>
          </w:tcPr>
          <w:p w14:paraId="2F2C1FF2"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EC</w:t>
            </w:r>
          </w:p>
        </w:tc>
        <w:tc>
          <w:tcPr>
            <w:tcW w:w="960" w:type="dxa"/>
            <w:noWrap/>
            <w:hideMark/>
          </w:tcPr>
          <w:p w14:paraId="4AD251E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93</w:t>
            </w:r>
          </w:p>
        </w:tc>
        <w:tc>
          <w:tcPr>
            <w:tcW w:w="960" w:type="dxa"/>
            <w:noWrap/>
            <w:hideMark/>
          </w:tcPr>
          <w:p w14:paraId="019D776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8</w:t>
            </w:r>
          </w:p>
        </w:tc>
        <w:tc>
          <w:tcPr>
            <w:tcW w:w="960" w:type="dxa"/>
            <w:noWrap/>
            <w:hideMark/>
          </w:tcPr>
          <w:p w14:paraId="10FA1B1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78</w:t>
            </w:r>
          </w:p>
        </w:tc>
        <w:tc>
          <w:tcPr>
            <w:tcW w:w="960" w:type="dxa"/>
            <w:noWrap/>
            <w:hideMark/>
          </w:tcPr>
          <w:p w14:paraId="65ECDF3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92</w:t>
            </w:r>
          </w:p>
        </w:tc>
        <w:tc>
          <w:tcPr>
            <w:tcW w:w="960" w:type="dxa"/>
            <w:noWrap/>
            <w:hideMark/>
          </w:tcPr>
          <w:p w14:paraId="4B3C6BB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340.08</w:t>
            </w:r>
          </w:p>
        </w:tc>
        <w:tc>
          <w:tcPr>
            <w:tcW w:w="960" w:type="dxa"/>
            <w:noWrap/>
            <w:hideMark/>
          </w:tcPr>
          <w:p w14:paraId="67FCC06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233</w:t>
            </w:r>
          </w:p>
        </w:tc>
      </w:tr>
      <w:tr w:rsidR="005D24E1" w:rsidRPr="005D24E1" w14:paraId="2DD455C6" w14:textId="77777777" w:rsidTr="005D24E1">
        <w:trPr>
          <w:trHeight w:val="300"/>
        </w:trPr>
        <w:tc>
          <w:tcPr>
            <w:tcW w:w="1066" w:type="dxa"/>
            <w:noWrap/>
            <w:hideMark/>
          </w:tcPr>
          <w:p w14:paraId="15D3398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KM</w:t>
            </w:r>
          </w:p>
        </w:tc>
        <w:tc>
          <w:tcPr>
            <w:tcW w:w="960" w:type="dxa"/>
            <w:noWrap/>
            <w:hideMark/>
          </w:tcPr>
          <w:p w14:paraId="6353051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26</w:t>
            </w:r>
          </w:p>
        </w:tc>
        <w:tc>
          <w:tcPr>
            <w:tcW w:w="960" w:type="dxa"/>
            <w:noWrap/>
            <w:hideMark/>
          </w:tcPr>
          <w:p w14:paraId="02F68E9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34</w:t>
            </w:r>
          </w:p>
        </w:tc>
        <w:tc>
          <w:tcPr>
            <w:tcW w:w="960" w:type="dxa"/>
            <w:noWrap/>
            <w:hideMark/>
          </w:tcPr>
          <w:p w14:paraId="47C9AEF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3</w:t>
            </w:r>
          </w:p>
        </w:tc>
        <w:tc>
          <w:tcPr>
            <w:tcW w:w="960" w:type="dxa"/>
            <w:noWrap/>
            <w:hideMark/>
          </w:tcPr>
          <w:p w14:paraId="1F493D3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34</w:t>
            </w:r>
          </w:p>
        </w:tc>
        <w:tc>
          <w:tcPr>
            <w:tcW w:w="960" w:type="dxa"/>
            <w:noWrap/>
            <w:hideMark/>
          </w:tcPr>
          <w:p w14:paraId="57BDC2B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291.403</w:t>
            </w:r>
          </w:p>
        </w:tc>
        <w:tc>
          <w:tcPr>
            <w:tcW w:w="960" w:type="dxa"/>
            <w:noWrap/>
            <w:hideMark/>
          </w:tcPr>
          <w:p w14:paraId="25E3C39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86</w:t>
            </w:r>
          </w:p>
        </w:tc>
      </w:tr>
      <w:tr w:rsidR="005D24E1" w:rsidRPr="005D24E1" w14:paraId="5BF1E900" w14:textId="77777777" w:rsidTr="005D24E1">
        <w:trPr>
          <w:trHeight w:val="300"/>
        </w:trPr>
        <w:tc>
          <w:tcPr>
            <w:tcW w:w="1066" w:type="dxa"/>
            <w:noWrap/>
            <w:hideMark/>
          </w:tcPr>
          <w:p w14:paraId="45EB4A72"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eepECT</w:t>
            </w:r>
            <w:proofErr w:type="spellEnd"/>
          </w:p>
        </w:tc>
        <w:tc>
          <w:tcPr>
            <w:tcW w:w="960" w:type="dxa"/>
            <w:noWrap/>
            <w:hideMark/>
          </w:tcPr>
          <w:p w14:paraId="6E93D61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34</w:t>
            </w:r>
          </w:p>
        </w:tc>
        <w:tc>
          <w:tcPr>
            <w:tcW w:w="960" w:type="dxa"/>
            <w:noWrap/>
            <w:hideMark/>
          </w:tcPr>
          <w:p w14:paraId="388A53E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39</w:t>
            </w:r>
          </w:p>
        </w:tc>
        <w:tc>
          <w:tcPr>
            <w:tcW w:w="960" w:type="dxa"/>
            <w:noWrap/>
            <w:hideMark/>
          </w:tcPr>
          <w:p w14:paraId="2DC0B8E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79</w:t>
            </w:r>
          </w:p>
        </w:tc>
        <w:tc>
          <w:tcPr>
            <w:tcW w:w="960" w:type="dxa"/>
            <w:noWrap/>
            <w:hideMark/>
          </w:tcPr>
          <w:p w14:paraId="558156E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06</w:t>
            </w:r>
          </w:p>
        </w:tc>
        <w:tc>
          <w:tcPr>
            <w:tcW w:w="960" w:type="dxa"/>
            <w:noWrap/>
            <w:hideMark/>
          </w:tcPr>
          <w:p w14:paraId="5DF064A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92.392</w:t>
            </w:r>
          </w:p>
        </w:tc>
        <w:tc>
          <w:tcPr>
            <w:tcW w:w="960" w:type="dxa"/>
            <w:noWrap/>
            <w:hideMark/>
          </w:tcPr>
          <w:p w14:paraId="6A51B74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021</w:t>
            </w:r>
          </w:p>
        </w:tc>
      </w:tr>
      <w:tr w:rsidR="005D24E1" w:rsidRPr="005D24E1" w14:paraId="6CD179BD" w14:textId="77777777" w:rsidTr="005D24E1">
        <w:trPr>
          <w:trHeight w:val="300"/>
        </w:trPr>
        <w:tc>
          <w:tcPr>
            <w:tcW w:w="1066" w:type="dxa"/>
            <w:noWrap/>
            <w:hideMark/>
          </w:tcPr>
          <w:p w14:paraId="6A8491A5"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DECK</w:t>
            </w:r>
            <w:proofErr w:type="spellEnd"/>
          </w:p>
        </w:tc>
        <w:tc>
          <w:tcPr>
            <w:tcW w:w="960" w:type="dxa"/>
            <w:noWrap/>
            <w:hideMark/>
          </w:tcPr>
          <w:p w14:paraId="7AD44F5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91</w:t>
            </w:r>
          </w:p>
        </w:tc>
        <w:tc>
          <w:tcPr>
            <w:tcW w:w="960" w:type="dxa"/>
            <w:noWrap/>
            <w:hideMark/>
          </w:tcPr>
          <w:p w14:paraId="3DF3B13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52</w:t>
            </w:r>
          </w:p>
        </w:tc>
        <w:tc>
          <w:tcPr>
            <w:tcW w:w="960" w:type="dxa"/>
            <w:noWrap/>
            <w:hideMark/>
          </w:tcPr>
          <w:p w14:paraId="48E350B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3</w:t>
            </w:r>
          </w:p>
        </w:tc>
        <w:tc>
          <w:tcPr>
            <w:tcW w:w="960" w:type="dxa"/>
            <w:noWrap/>
            <w:hideMark/>
          </w:tcPr>
          <w:p w14:paraId="539B86D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31</w:t>
            </w:r>
          </w:p>
        </w:tc>
        <w:tc>
          <w:tcPr>
            <w:tcW w:w="960" w:type="dxa"/>
            <w:noWrap/>
            <w:hideMark/>
          </w:tcPr>
          <w:p w14:paraId="1090DF9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429.059</w:t>
            </w:r>
          </w:p>
        </w:tc>
        <w:tc>
          <w:tcPr>
            <w:tcW w:w="960" w:type="dxa"/>
            <w:noWrap/>
            <w:hideMark/>
          </w:tcPr>
          <w:p w14:paraId="20DD820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029</w:t>
            </w:r>
          </w:p>
        </w:tc>
      </w:tr>
      <w:tr w:rsidR="005D24E1" w:rsidRPr="005D24E1" w14:paraId="25F4A2BC" w14:textId="77777777" w:rsidTr="005D24E1">
        <w:trPr>
          <w:trHeight w:val="300"/>
        </w:trPr>
        <w:tc>
          <w:tcPr>
            <w:tcW w:w="1066" w:type="dxa"/>
            <w:noWrap/>
            <w:hideMark/>
          </w:tcPr>
          <w:p w14:paraId="3B3840E5"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Encoder</w:t>
            </w:r>
            <w:proofErr w:type="spellEnd"/>
          </w:p>
        </w:tc>
        <w:tc>
          <w:tcPr>
            <w:tcW w:w="960" w:type="dxa"/>
            <w:noWrap/>
            <w:hideMark/>
          </w:tcPr>
          <w:p w14:paraId="781E672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23</w:t>
            </w:r>
          </w:p>
        </w:tc>
        <w:tc>
          <w:tcPr>
            <w:tcW w:w="960" w:type="dxa"/>
            <w:noWrap/>
            <w:hideMark/>
          </w:tcPr>
          <w:p w14:paraId="41676A4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63</w:t>
            </w:r>
          </w:p>
        </w:tc>
        <w:tc>
          <w:tcPr>
            <w:tcW w:w="960" w:type="dxa"/>
            <w:noWrap/>
            <w:hideMark/>
          </w:tcPr>
          <w:p w14:paraId="3765FBF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1</w:t>
            </w:r>
          </w:p>
        </w:tc>
        <w:tc>
          <w:tcPr>
            <w:tcW w:w="960" w:type="dxa"/>
            <w:noWrap/>
            <w:hideMark/>
          </w:tcPr>
          <w:p w14:paraId="5E8107F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1</w:t>
            </w:r>
          </w:p>
        </w:tc>
        <w:tc>
          <w:tcPr>
            <w:tcW w:w="960" w:type="dxa"/>
            <w:noWrap/>
            <w:hideMark/>
          </w:tcPr>
          <w:p w14:paraId="171AFCD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100.436</w:t>
            </w:r>
          </w:p>
        </w:tc>
        <w:tc>
          <w:tcPr>
            <w:tcW w:w="960" w:type="dxa"/>
            <w:noWrap/>
            <w:hideMark/>
          </w:tcPr>
          <w:p w14:paraId="0161F4B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806</w:t>
            </w:r>
          </w:p>
        </w:tc>
      </w:tr>
      <w:tr w:rsidR="005D24E1" w:rsidRPr="005D24E1" w14:paraId="670C59A7" w14:textId="77777777" w:rsidTr="005D24E1">
        <w:trPr>
          <w:trHeight w:val="300"/>
        </w:trPr>
        <w:tc>
          <w:tcPr>
            <w:tcW w:w="1066" w:type="dxa"/>
            <w:noWrap/>
            <w:hideMark/>
          </w:tcPr>
          <w:p w14:paraId="3513D2E0"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DEC</w:t>
            </w:r>
          </w:p>
        </w:tc>
        <w:tc>
          <w:tcPr>
            <w:tcW w:w="960" w:type="dxa"/>
            <w:noWrap/>
            <w:hideMark/>
          </w:tcPr>
          <w:p w14:paraId="548DB2C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99</w:t>
            </w:r>
          </w:p>
        </w:tc>
        <w:tc>
          <w:tcPr>
            <w:tcW w:w="960" w:type="dxa"/>
            <w:noWrap/>
            <w:hideMark/>
          </w:tcPr>
          <w:p w14:paraId="5B1064D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88</w:t>
            </w:r>
          </w:p>
        </w:tc>
        <w:tc>
          <w:tcPr>
            <w:tcW w:w="960" w:type="dxa"/>
            <w:noWrap/>
            <w:hideMark/>
          </w:tcPr>
          <w:p w14:paraId="1EF9FE9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91</w:t>
            </w:r>
          </w:p>
        </w:tc>
        <w:tc>
          <w:tcPr>
            <w:tcW w:w="960" w:type="dxa"/>
            <w:noWrap/>
            <w:hideMark/>
          </w:tcPr>
          <w:p w14:paraId="77A81F2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95</w:t>
            </w:r>
          </w:p>
        </w:tc>
        <w:tc>
          <w:tcPr>
            <w:tcW w:w="960" w:type="dxa"/>
            <w:noWrap/>
            <w:hideMark/>
          </w:tcPr>
          <w:p w14:paraId="07BFD52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347.419</w:t>
            </w:r>
          </w:p>
        </w:tc>
        <w:tc>
          <w:tcPr>
            <w:tcW w:w="960" w:type="dxa"/>
            <w:noWrap/>
            <w:hideMark/>
          </w:tcPr>
          <w:p w14:paraId="6561768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135</w:t>
            </w:r>
          </w:p>
        </w:tc>
      </w:tr>
      <w:tr w:rsidR="005D24E1" w:rsidRPr="005D24E1" w14:paraId="5E0AFC4B" w14:textId="77777777" w:rsidTr="005D24E1">
        <w:trPr>
          <w:trHeight w:val="300"/>
        </w:trPr>
        <w:tc>
          <w:tcPr>
            <w:tcW w:w="1066" w:type="dxa"/>
            <w:noWrap/>
            <w:hideMark/>
          </w:tcPr>
          <w:p w14:paraId="5FD8423E"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N2D</w:t>
            </w:r>
          </w:p>
        </w:tc>
        <w:tc>
          <w:tcPr>
            <w:tcW w:w="960" w:type="dxa"/>
            <w:noWrap/>
            <w:hideMark/>
          </w:tcPr>
          <w:p w14:paraId="067237E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71</w:t>
            </w:r>
          </w:p>
        </w:tc>
        <w:tc>
          <w:tcPr>
            <w:tcW w:w="960" w:type="dxa"/>
            <w:noWrap/>
            <w:hideMark/>
          </w:tcPr>
          <w:p w14:paraId="66D7DB5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96</w:t>
            </w:r>
          </w:p>
        </w:tc>
        <w:tc>
          <w:tcPr>
            <w:tcW w:w="960" w:type="dxa"/>
            <w:noWrap/>
            <w:hideMark/>
          </w:tcPr>
          <w:p w14:paraId="0207199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79</w:t>
            </w:r>
          </w:p>
        </w:tc>
        <w:tc>
          <w:tcPr>
            <w:tcW w:w="960" w:type="dxa"/>
            <w:noWrap/>
            <w:hideMark/>
          </w:tcPr>
          <w:p w14:paraId="656E508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8</w:t>
            </w:r>
          </w:p>
        </w:tc>
        <w:tc>
          <w:tcPr>
            <w:tcW w:w="960" w:type="dxa"/>
            <w:noWrap/>
            <w:hideMark/>
          </w:tcPr>
          <w:p w14:paraId="5415647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955.052</w:t>
            </w:r>
          </w:p>
        </w:tc>
        <w:tc>
          <w:tcPr>
            <w:tcW w:w="960" w:type="dxa"/>
            <w:noWrap/>
            <w:hideMark/>
          </w:tcPr>
          <w:p w14:paraId="53BB933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622</w:t>
            </w:r>
          </w:p>
        </w:tc>
      </w:tr>
      <w:tr w:rsidR="005D24E1" w:rsidRPr="005D24E1" w14:paraId="1066B16B" w14:textId="77777777" w:rsidTr="005D24E1">
        <w:trPr>
          <w:trHeight w:val="300"/>
        </w:trPr>
        <w:tc>
          <w:tcPr>
            <w:tcW w:w="1066" w:type="dxa"/>
            <w:noWrap/>
            <w:hideMark/>
          </w:tcPr>
          <w:p w14:paraId="667DB13F"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VaDE</w:t>
            </w:r>
            <w:proofErr w:type="spellEnd"/>
          </w:p>
        </w:tc>
        <w:tc>
          <w:tcPr>
            <w:tcW w:w="960" w:type="dxa"/>
            <w:noWrap/>
            <w:hideMark/>
          </w:tcPr>
          <w:p w14:paraId="7F059C3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94</w:t>
            </w:r>
          </w:p>
        </w:tc>
        <w:tc>
          <w:tcPr>
            <w:tcW w:w="960" w:type="dxa"/>
            <w:noWrap/>
            <w:hideMark/>
          </w:tcPr>
          <w:p w14:paraId="1547047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09</w:t>
            </w:r>
          </w:p>
        </w:tc>
        <w:tc>
          <w:tcPr>
            <w:tcW w:w="960" w:type="dxa"/>
            <w:noWrap/>
            <w:hideMark/>
          </w:tcPr>
          <w:p w14:paraId="6083D18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26</w:t>
            </w:r>
          </w:p>
        </w:tc>
        <w:tc>
          <w:tcPr>
            <w:tcW w:w="960" w:type="dxa"/>
            <w:noWrap/>
            <w:hideMark/>
          </w:tcPr>
          <w:p w14:paraId="3C090E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4</w:t>
            </w:r>
          </w:p>
        </w:tc>
        <w:tc>
          <w:tcPr>
            <w:tcW w:w="960" w:type="dxa"/>
            <w:noWrap/>
            <w:hideMark/>
          </w:tcPr>
          <w:p w14:paraId="4270517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844.804</w:t>
            </w:r>
          </w:p>
        </w:tc>
        <w:tc>
          <w:tcPr>
            <w:tcW w:w="960" w:type="dxa"/>
            <w:noWrap/>
            <w:hideMark/>
          </w:tcPr>
          <w:p w14:paraId="69F252F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547</w:t>
            </w:r>
          </w:p>
        </w:tc>
      </w:tr>
    </w:tbl>
    <w:p w14:paraId="58BD2E90" w14:textId="3EA0844F" w:rsidR="005D24E1" w:rsidRDefault="005D24E1" w:rsidP="002D1BEE"/>
    <w:p w14:paraId="2F00A510" w14:textId="46C932E6" w:rsidR="005D24E1" w:rsidRDefault="005D24E1" w:rsidP="002D1BEE"/>
    <w:p w14:paraId="2FB28476" w14:textId="235C453C" w:rsidR="005D24E1" w:rsidRDefault="007565B2" w:rsidP="002D1BEE">
      <w:r>
        <w:t xml:space="preserve">Table </w:t>
      </w:r>
      <w:r w:rsidR="00575A7C">
        <w:t>3</w:t>
      </w:r>
      <w:r>
        <w:t xml:space="preserve"> – Comparison of feature extraction methods on Sim</w:t>
      </w:r>
      <w:r>
        <w:t>15</w:t>
      </w:r>
      <w:r>
        <w:t xml:space="preserve"> (containing </w:t>
      </w:r>
      <w:r>
        <w:t>10</w:t>
      </w:r>
      <w:r>
        <w:t xml:space="preserve"> clusters) from the perspective of the six performance evaluation metrics</w:t>
      </w:r>
    </w:p>
    <w:tbl>
      <w:tblPr>
        <w:tblStyle w:val="TableGrid"/>
        <w:tblW w:w="6826" w:type="dxa"/>
        <w:tblLook w:val="04A0" w:firstRow="1" w:lastRow="0" w:firstColumn="1" w:lastColumn="0" w:noHBand="0" w:noVBand="1"/>
      </w:tblPr>
      <w:tblGrid>
        <w:gridCol w:w="1252"/>
        <w:gridCol w:w="960"/>
        <w:gridCol w:w="960"/>
        <w:gridCol w:w="960"/>
        <w:gridCol w:w="960"/>
        <w:gridCol w:w="1053"/>
        <w:gridCol w:w="960"/>
      </w:tblGrid>
      <w:tr w:rsidR="005D24E1" w:rsidRPr="005D24E1" w14:paraId="79122126" w14:textId="77777777" w:rsidTr="005D24E1">
        <w:trPr>
          <w:trHeight w:val="300"/>
        </w:trPr>
        <w:tc>
          <w:tcPr>
            <w:tcW w:w="1066" w:type="dxa"/>
            <w:noWrap/>
            <w:hideMark/>
          </w:tcPr>
          <w:p w14:paraId="1195C691" w14:textId="009C0E11" w:rsidR="005D24E1" w:rsidRPr="005D24E1" w:rsidRDefault="005D24E1" w:rsidP="005D24E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5D24E1">
              <w:rPr>
                <w:rFonts w:ascii="Calibri" w:hAnsi="Calibri" w:cs="Calibri"/>
                <w:color w:val="000000"/>
                <w:sz w:val="22"/>
                <w:szCs w:val="22"/>
                <w:lang w:eastAsia="en-US"/>
              </w:rPr>
              <w:t>lgorithm</w:t>
            </w:r>
          </w:p>
        </w:tc>
        <w:tc>
          <w:tcPr>
            <w:tcW w:w="960" w:type="dxa"/>
            <w:noWrap/>
            <w:hideMark/>
          </w:tcPr>
          <w:p w14:paraId="39EF667E"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RI</w:t>
            </w:r>
          </w:p>
        </w:tc>
        <w:tc>
          <w:tcPr>
            <w:tcW w:w="960" w:type="dxa"/>
            <w:noWrap/>
            <w:hideMark/>
          </w:tcPr>
          <w:p w14:paraId="303BC3FE"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MI</w:t>
            </w:r>
          </w:p>
        </w:tc>
        <w:tc>
          <w:tcPr>
            <w:tcW w:w="960" w:type="dxa"/>
            <w:noWrap/>
            <w:hideMark/>
          </w:tcPr>
          <w:p w14:paraId="7FDAC767"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urity</w:t>
            </w:r>
          </w:p>
        </w:tc>
        <w:tc>
          <w:tcPr>
            <w:tcW w:w="960" w:type="dxa"/>
            <w:noWrap/>
            <w:hideMark/>
          </w:tcPr>
          <w:p w14:paraId="0720BC5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SS</w:t>
            </w:r>
          </w:p>
        </w:tc>
        <w:tc>
          <w:tcPr>
            <w:tcW w:w="960" w:type="dxa"/>
            <w:noWrap/>
            <w:hideMark/>
          </w:tcPr>
          <w:p w14:paraId="0DE6549D"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CHS</w:t>
            </w:r>
          </w:p>
        </w:tc>
        <w:tc>
          <w:tcPr>
            <w:tcW w:w="960" w:type="dxa"/>
            <w:noWrap/>
            <w:hideMark/>
          </w:tcPr>
          <w:p w14:paraId="5848B9F0"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BS</w:t>
            </w:r>
          </w:p>
        </w:tc>
      </w:tr>
      <w:tr w:rsidR="005D24E1" w:rsidRPr="005D24E1" w14:paraId="2C454983" w14:textId="77777777" w:rsidTr="005D24E1">
        <w:trPr>
          <w:trHeight w:val="300"/>
        </w:trPr>
        <w:tc>
          <w:tcPr>
            <w:tcW w:w="1066" w:type="dxa"/>
            <w:noWrap/>
            <w:hideMark/>
          </w:tcPr>
          <w:p w14:paraId="478E9D66"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CA</w:t>
            </w:r>
          </w:p>
        </w:tc>
        <w:tc>
          <w:tcPr>
            <w:tcW w:w="960" w:type="dxa"/>
            <w:noWrap/>
            <w:hideMark/>
          </w:tcPr>
          <w:p w14:paraId="45392FC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17</w:t>
            </w:r>
          </w:p>
        </w:tc>
        <w:tc>
          <w:tcPr>
            <w:tcW w:w="960" w:type="dxa"/>
            <w:noWrap/>
            <w:hideMark/>
          </w:tcPr>
          <w:p w14:paraId="3DEB3B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52</w:t>
            </w:r>
          </w:p>
        </w:tc>
        <w:tc>
          <w:tcPr>
            <w:tcW w:w="960" w:type="dxa"/>
            <w:noWrap/>
            <w:hideMark/>
          </w:tcPr>
          <w:p w14:paraId="044896F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95</w:t>
            </w:r>
          </w:p>
        </w:tc>
        <w:tc>
          <w:tcPr>
            <w:tcW w:w="960" w:type="dxa"/>
            <w:noWrap/>
            <w:hideMark/>
          </w:tcPr>
          <w:p w14:paraId="6FD5499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46</w:t>
            </w:r>
          </w:p>
        </w:tc>
        <w:tc>
          <w:tcPr>
            <w:tcW w:w="960" w:type="dxa"/>
            <w:noWrap/>
            <w:hideMark/>
          </w:tcPr>
          <w:p w14:paraId="647606D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178.532</w:t>
            </w:r>
          </w:p>
        </w:tc>
        <w:tc>
          <w:tcPr>
            <w:tcW w:w="960" w:type="dxa"/>
            <w:noWrap/>
            <w:hideMark/>
          </w:tcPr>
          <w:p w14:paraId="1EF15B3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515</w:t>
            </w:r>
          </w:p>
        </w:tc>
      </w:tr>
      <w:tr w:rsidR="005D24E1" w:rsidRPr="005D24E1" w14:paraId="1B4EFAE4" w14:textId="77777777" w:rsidTr="005D24E1">
        <w:trPr>
          <w:trHeight w:val="300"/>
        </w:trPr>
        <w:tc>
          <w:tcPr>
            <w:tcW w:w="1066" w:type="dxa"/>
            <w:noWrap/>
            <w:hideMark/>
          </w:tcPr>
          <w:p w14:paraId="7921FC14"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CA</w:t>
            </w:r>
          </w:p>
        </w:tc>
        <w:tc>
          <w:tcPr>
            <w:tcW w:w="960" w:type="dxa"/>
            <w:noWrap/>
            <w:hideMark/>
          </w:tcPr>
          <w:p w14:paraId="27D0952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06</w:t>
            </w:r>
          </w:p>
        </w:tc>
        <w:tc>
          <w:tcPr>
            <w:tcW w:w="960" w:type="dxa"/>
            <w:noWrap/>
            <w:hideMark/>
          </w:tcPr>
          <w:p w14:paraId="07F61B9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4</w:t>
            </w:r>
          </w:p>
        </w:tc>
        <w:tc>
          <w:tcPr>
            <w:tcW w:w="960" w:type="dxa"/>
            <w:noWrap/>
            <w:hideMark/>
          </w:tcPr>
          <w:p w14:paraId="078D01F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88</w:t>
            </w:r>
          </w:p>
        </w:tc>
        <w:tc>
          <w:tcPr>
            <w:tcW w:w="960" w:type="dxa"/>
            <w:noWrap/>
            <w:hideMark/>
          </w:tcPr>
          <w:p w14:paraId="47921F1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35</w:t>
            </w:r>
          </w:p>
        </w:tc>
        <w:tc>
          <w:tcPr>
            <w:tcW w:w="960" w:type="dxa"/>
            <w:noWrap/>
            <w:hideMark/>
          </w:tcPr>
          <w:p w14:paraId="4BBFFA4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997.716</w:t>
            </w:r>
          </w:p>
        </w:tc>
        <w:tc>
          <w:tcPr>
            <w:tcW w:w="960" w:type="dxa"/>
            <w:noWrap/>
            <w:hideMark/>
          </w:tcPr>
          <w:p w14:paraId="1EF0EA0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563</w:t>
            </w:r>
          </w:p>
        </w:tc>
      </w:tr>
      <w:tr w:rsidR="005D24E1" w:rsidRPr="005D24E1" w14:paraId="46B7BC03" w14:textId="77777777" w:rsidTr="005D24E1">
        <w:trPr>
          <w:trHeight w:val="300"/>
        </w:trPr>
        <w:tc>
          <w:tcPr>
            <w:tcW w:w="1066" w:type="dxa"/>
            <w:noWrap/>
            <w:hideMark/>
          </w:tcPr>
          <w:p w14:paraId="3FFBC955"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Isomap</w:t>
            </w:r>
            <w:proofErr w:type="spellEnd"/>
          </w:p>
        </w:tc>
        <w:tc>
          <w:tcPr>
            <w:tcW w:w="960" w:type="dxa"/>
            <w:noWrap/>
            <w:hideMark/>
          </w:tcPr>
          <w:p w14:paraId="396786D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w:t>
            </w:r>
          </w:p>
        </w:tc>
        <w:tc>
          <w:tcPr>
            <w:tcW w:w="960" w:type="dxa"/>
            <w:noWrap/>
            <w:hideMark/>
          </w:tcPr>
          <w:p w14:paraId="53ABB79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25</w:t>
            </w:r>
          </w:p>
        </w:tc>
        <w:tc>
          <w:tcPr>
            <w:tcW w:w="960" w:type="dxa"/>
            <w:noWrap/>
            <w:hideMark/>
          </w:tcPr>
          <w:p w14:paraId="7DAF40D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7</w:t>
            </w:r>
          </w:p>
        </w:tc>
        <w:tc>
          <w:tcPr>
            <w:tcW w:w="960" w:type="dxa"/>
            <w:noWrap/>
            <w:hideMark/>
          </w:tcPr>
          <w:p w14:paraId="47579D9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98</w:t>
            </w:r>
          </w:p>
        </w:tc>
        <w:tc>
          <w:tcPr>
            <w:tcW w:w="960" w:type="dxa"/>
            <w:noWrap/>
            <w:hideMark/>
          </w:tcPr>
          <w:p w14:paraId="0746C00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042.436</w:t>
            </w:r>
          </w:p>
        </w:tc>
        <w:tc>
          <w:tcPr>
            <w:tcW w:w="960" w:type="dxa"/>
            <w:noWrap/>
            <w:hideMark/>
          </w:tcPr>
          <w:p w14:paraId="4042335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309</w:t>
            </w:r>
          </w:p>
        </w:tc>
      </w:tr>
      <w:tr w:rsidR="005D24E1" w:rsidRPr="005D24E1" w14:paraId="46D613F2" w14:textId="77777777" w:rsidTr="005D24E1">
        <w:trPr>
          <w:trHeight w:val="300"/>
        </w:trPr>
        <w:tc>
          <w:tcPr>
            <w:tcW w:w="1066" w:type="dxa"/>
            <w:noWrap/>
            <w:hideMark/>
          </w:tcPr>
          <w:p w14:paraId="11B49629"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ACeDeC</w:t>
            </w:r>
            <w:proofErr w:type="spellEnd"/>
          </w:p>
        </w:tc>
        <w:tc>
          <w:tcPr>
            <w:tcW w:w="960" w:type="dxa"/>
            <w:noWrap/>
            <w:hideMark/>
          </w:tcPr>
          <w:p w14:paraId="57F158E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99</w:t>
            </w:r>
          </w:p>
        </w:tc>
        <w:tc>
          <w:tcPr>
            <w:tcW w:w="960" w:type="dxa"/>
            <w:noWrap/>
            <w:hideMark/>
          </w:tcPr>
          <w:p w14:paraId="60ED07C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32</w:t>
            </w:r>
          </w:p>
        </w:tc>
        <w:tc>
          <w:tcPr>
            <w:tcW w:w="960" w:type="dxa"/>
            <w:noWrap/>
            <w:hideMark/>
          </w:tcPr>
          <w:p w14:paraId="005090C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74</w:t>
            </w:r>
          </w:p>
        </w:tc>
        <w:tc>
          <w:tcPr>
            <w:tcW w:w="960" w:type="dxa"/>
            <w:noWrap/>
            <w:hideMark/>
          </w:tcPr>
          <w:p w14:paraId="2DCDCA5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87</w:t>
            </w:r>
          </w:p>
        </w:tc>
        <w:tc>
          <w:tcPr>
            <w:tcW w:w="960" w:type="dxa"/>
            <w:noWrap/>
            <w:hideMark/>
          </w:tcPr>
          <w:p w14:paraId="4AD8A5C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987.26</w:t>
            </w:r>
          </w:p>
        </w:tc>
        <w:tc>
          <w:tcPr>
            <w:tcW w:w="960" w:type="dxa"/>
            <w:noWrap/>
            <w:hideMark/>
          </w:tcPr>
          <w:p w14:paraId="745DA02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365</w:t>
            </w:r>
          </w:p>
        </w:tc>
      </w:tr>
      <w:tr w:rsidR="005D24E1" w:rsidRPr="005D24E1" w14:paraId="2ECD22B2" w14:textId="77777777" w:rsidTr="005D24E1">
        <w:trPr>
          <w:trHeight w:val="300"/>
        </w:trPr>
        <w:tc>
          <w:tcPr>
            <w:tcW w:w="1066" w:type="dxa"/>
            <w:noWrap/>
            <w:hideMark/>
          </w:tcPr>
          <w:p w14:paraId="1DC7F6AB"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EC</w:t>
            </w:r>
          </w:p>
        </w:tc>
        <w:tc>
          <w:tcPr>
            <w:tcW w:w="960" w:type="dxa"/>
            <w:noWrap/>
            <w:hideMark/>
          </w:tcPr>
          <w:p w14:paraId="1B4ECA1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17</w:t>
            </w:r>
          </w:p>
        </w:tc>
        <w:tc>
          <w:tcPr>
            <w:tcW w:w="960" w:type="dxa"/>
            <w:noWrap/>
            <w:hideMark/>
          </w:tcPr>
          <w:p w14:paraId="38AC01F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45</w:t>
            </w:r>
          </w:p>
        </w:tc>
        <w:tc>
          <w:tcPr>
            <w:tcW w:w="960" w:type="dxa"/>
            <w:noWrap/>
            <w:hideMark/>
          </w:tcPr>
          <w:p w14:paraId="39D4354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92</w:t>
            </w:r>
          </w:p>
        </w:tc>
        <w:tc>
          <w:tcPr>
            <w:tcW w:w="960" w:type="dxa"/>
            <w:noWrap/>
            <w:hideMark/>
          </w:tcPr>
          <w:p w14:paraId="1D0BADE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61</w:t>
            </w:r>
          </w:p>
        </w:tc>
        <w:tc>
          <w:tcPr>
            <w:tcW w:w="960" w:type="dxa"/>
            <w:noWrap/>
            <w:hideMark/>
          </w:tcPr>
          <w:p w14:paraId="641AF54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632.916</w:t>
            </w:r>
          </w:p>
        </w:tc>
        <w:tc>
          <w:tcPr>
            <w:tcW w:w="960" w:type="dxa"/>
            <w:noWrap/>
            <w:hideMark/>
          </w:tcPr>
          <w:p w14:paraId="7940320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434</w:t>
            </w:r>
          </w:p>
        </w:tc>
      </w:tr>
      <w:tr w:rsidR="005D24E1" w:rsidRPr="005D24E1" w14:paraId="02CDCBA7" w14:textId="77777777" w:rsidTr="005D24E1">
        <w:trPr>
          <w:trHeight w:val="300"/>
        </w:trPr>
        <w:tc>
          <w:tcPr>
            <w:tcW w:w="1066" w:type="dxa"/>
            <w:noWrap/>
            <w:hideMark/>
          </w:tcPr>
          <w:p w14:paraId="0EB8D7D1"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CN</w:t>
            </w:r>
          </w:p>
        </w:tc>
        <w:tc>
          <w:tcPr>
            <w:tcW w:w="960" w:type="dxa"/>
            <w:noWrap/>
            <w:hideMark/>
          </w:tcPr>
          <w:p w14:paraId="643C158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79</w:t>
            </w:r>
          </w:p>
        </w:tc>
        <w:tc>
          <w:tcPr>
            <w:tcW w:w="960" w:type="dxa"/>
            <w:noWrap/>
            <w:hideMark/>
          </w:tcPr>
          <w:p w14:paraId="701313D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42</w:t>
            </w:r>
          </w:p>
        </w:tc>
        <w:tc>
          <w:tcPr>
            <w:tcW w:w="960" w:type="dxa"/>
            <w:noWrap/>
            <w:hideMark/>
          </w:tcPr>
          <w:p w14:paraId="26ED0E9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3</w:t>
            </w:r>
          </w:p>
        </w:tc>
        <w:tc>
          <w:tcPr>
            <w:tcW w:w="960" w:type="dxa"/>
            <w:noWrap/>
            <w:hideMark/>
          </w:tcPr>
          <w:p w14:paraId="6F55E83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97</w:t>
            </w:r>
          </w:p>
        </w:tc>
        <w:tc>
          <w:tcPr>
            <w:tcW w:w="960" w:type="dxa"/>
            <w:noWrap/>
            <w:hideMark/>
          </w:tcPr>
          <w:p w14:paraId="4DBA374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479.012</w:t>
            </w:r>
          </w:p>
        </w:tc>
        <w:tc>
          <w:tcPr>
            <w:tcW w:w="960" w:type="dxa"/>
            <w:noWrap/>
            <w:hideMark/>
          </w:tcPr>
          <w:p w14:paraId="7BE7B31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51</w:t>
            </w:r>
          </w:p>
        </w:tc>
      </w:tr>
      <w:tr w:rsidR="005D24E1" w:rsidRPr="005D24E1" w14:paraId="02AF04BA" w14:textId="77777777" w:rsidTr="005D24E1">
        <w:trPr>
          <w:trHeight w:val="300"/>
        </w:trPr>
        <w:tc>
          <w:tcPr>
            <w:tcW w:w="1066" w:type="dxa"/>
            <w:noWrap/>
            <w:hideMark/>
          </w:tcPr>
          <w:p w14:paraId="2C0A80F0"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DC</w:t>
            </w:r>
          </w:p>
        </w:tc>
        <w:tc>
          <w:tcPr>
            <w:tcW w:w="960" w:type="dxa"/>
            <w:noWrap/>
            <w:hideMark/>
          </w:tcPr>
          <w:p w14:paraId="2A0144A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49</w:t>
            </w:r>
          </w:p>
        </w:tc>
        <w:tc>
          <w:tcPr>
            <w:tcW w:w="960" w:type="dxa"/>
            <w:noWrap/>
            <w:hideMark/>
          </w:tcPr>
          <w:p w14:paraId="0DB4178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9</w:t>
            </w:r>
          </w:p>
        </w:tc>
        <w:tc>
          <w:tcPr>
            <w:tcW w:w="960" w:type="dxa"/>
            <w:noWrap/>
            <w:hideMark/>
          </w:tcPr>
          <w:p w14:paraId="50F88EB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w:t>
            </w:r>
          </w:p>
        </w:tc>
        <w:tc>
          <w:tcPr>
            <w:tcW w:w="960" w:type="dxa"/>
            <w:noWrap/>
            <w:hideMark/>
          </w:tcPr>
          <w:p w14:paraId="6A8793B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4</w:t>
            </w:r>
          </w:p>
        </w:tc>
        <w:tc>
          <w:tcPr>
            <w:tcW w:w="960" w:type="dxa"/>
            <w:noWrap/>
            <w:hideMark/>
          </w:tcPr>
          <w:p w14:paraId="6E3AA4C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057.975</w:t>
            </w:r>
          </w:p>
        </w:tc>
        <w:tc>
          <w:tcPr>
            <w:tcW w:w="960" w:type="dxa"/>
            <w:noWrap/>
            <w:hideMark/>
          </w:tcPr>
          <w:p w14:paraId="5AD0433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123</w:t>
            </w:r>
          </w:p>
        </w:tc>
      </w:tr>
      <w:tr w:rsidR="005D24E1" w:rsidRPr="005D24E1" w14:paraId="29ADD10C" w14:textId="77777777" w:rsidTr="005D24E1">
        <w:trPr>
          <w:trHeight w:val="300"/>
        </w:trPr>
        <w:tc>
          <w:tcPr>
            <w:tcW w:w="1066" w:type="dxa"/>
            <w:noWrap/>
            <w:hideMark/>
          </w:tcPr>
          <w:p w14:paraId="0F54F717"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EC</w:t>
            </w:r>
          </w:p>
        </w:tc>
        <w:tc>
          <w:tcPr>
            <w:tcW w:w="960" w:type="dxa"/>
            <w:noWrap/>
            <w:hideMark/>
          </w:tcPr>
          <w:p w14:paraId="4997E49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32</w:t>
            </w:r>
          </w:p>
        </w:tc>
        <w:tc>
          <w:tcPr>
            <w:tcW w:w="960" w:type="dxa"/>
            <w:noWrap/>
            <w:hideMark/>
          </w:tcPr>
          <w:p w14:paraId="6328ED9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6</w:t>
            </w:r>
          </w:p>
        </w:tc>
        <w:tc>
          <w:tcPr>
            <w:tcW w:w="960" w:type="dxa"/>
            <w:noWrap/>
            <w:hideMark/>
          </w:tcPr>
          <w:p w14:paraId="342F7BF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4</w:t>
            </w:r>
          </w:p>
        </w:tc>
        <w:tc>
          <w:tcPr>
            <w:tcW w:w="960" w:type="dxa"/>
            <w:noWrap/>
            <w:hideMark/>
          </w:tcPr>
          <w:p w14:paraId="1CB2AE5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98</w:t>
            </w:r>
          </w:p>
        </w:tc>
        <w:tc>
          <w:tcPr>
            <w:tcW w:w="960" w:type="dxa"/>
            <w:noWrap/>
            <w:hideMark/>
          </w:tcPr>
          <w:p w14:paraId="0DD6CE4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665.003</w:t>
            </w:r>
          </w:p>
        </w:tc>
        <w:tc>
          <w:tcPr>
            <w:tcW w:w="960" w:type="dxa"/>
            <w:noWrap/>
            <w:hideMark/>
          </w:tcPr>
          <w:p w14:paraId="04B4DDC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731</w:t>
            </w:r>
          </w:p>
        </w:tc>
      </w:tr>
      <w:tr w:rsidR="005D24E1" w:rsidRPr="005D24E1" w14:paraId="3A86376F" w14:textId="77777777" w:rsidTr="005D24E1">
        <w:trPr>
          <w:trHeight w:val="300"/>
        </w:trPr>
        <w:tc>
          <w:tcPr>
            <w:tcW w:w="1066" w:type="dxa"/>
            <w:noWrap/>
            <w:hideMark/>
          </w:tcPr>
          <w:p w14:paraId="0C398F75"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KM</w:t>
            </w:r>
          </w:p>
        </w:tc>
        <w:tc>
          <w:tcPr>
            <w:tcW w:w="960" w:type="dxa"/>
            <w:noWrap/>
            <w:hideMark/>
          </w:tcPr>
          <w:p w14:paraId="174123A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24</w:t>
            </w:r>
          </w:p>
        </w:tc>
        <w:tc>
          <w:tcPr>
            <w:tcW w:w="960" w:type="dxa"/>
            <w:noWrap/>
            <w:hideMark/>
          </w:tcPr>
          <w:p w14:paraId="3902186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88</w:t>
            </w:r>
          </w:p>
        </w:tc>
        <w:tc>
          <w:tcPr>
            <w:tcW w:w="960" w:type="dxa"/>
            <w:noWrap/>
            <w:hideMark/>
          </w:tcPr>
          <w:p w14:paraId="206E497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27</w:t>
            </w:r>
          </w:p>
        </w:tc>
        <w:tc>
          <w:tcPr>
            <w:tcW w:w="960" w:type="dxa"/>
            <w:noWrap/>
            <w:hideMark/>
          </w:tcPr>
          <w:p w14:paraId="4204EFE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75</w:t>
            </w:r>
          </w:p>
        </w:tc>
        <w:tc>
          <w:tcPr>
            <w:tcW w:w="960" w:type="dxa"/>
            <w:noWrap/>
            <w:hideMark/>
          </w:tcPr>
          <w:p w14:paraId="52739DE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564.708</w:t>
            </w:r>
          </w:p>
        </w:tc>
        <w:tc>
          <w:tcPr>
            <w:tcW w:w="960" w:type="dxa"/>
            <w:noWrap/>
            <w:hideMark/>
          </w:tcPr>
          <w:p w14:paraId="387D508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46</w:t>
            </w:r>
          </w:p>
        </w:tc>
      </w:tr>
      <w:tr w:rsidR="005D24E1" w:rsidRPr="005D24E1" w14:paraId="4D076B21" w14:textId="77777777" w:rsidTr="005D24E1">
        <w:trPr>
          <w:trHeight w:val="300"/>
        </w:trPr>
        <w:tc>
          <w:tcPr>
            <w:tcW w:w="1066" w:type="dxa"/>
            <w:noWrap/>
            <w:hideMark/>
          </w:tcPr>
          <w:p w14:paraId="4A097D9B"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eepECT</w:t>
            </w:r>
            <w:proofErr w:type="spellEnd"/>
          </w:p>
        </w:tc>
        <w:tc>
          <w:tcPr>
            <w:tcW w:w="960" w:type="dxa"/>
            <w:noWrap/>
            <w:hideMark/>
          </w:tcPr>
          <w:p w14:paraId="69248CC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42</w:t>
            </w:r>
          </w:p>
        </w:tc>
        <w:tc>
          <w:tcPr>
            <w:tcW w:w="960" w:type="dxa"/>
            <w:noWrap/>
            <w:hideMark/>
          </w:tcPr>
          <w:p w14:paraId="3A3AB17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95</w:t>
            </w:r>
          </w:p>
        </w:tc>
        <w:tc>
          <w:tcPr>
            <w:tcW w:w="960" w:type="dxa"/>
            <w:noWrap/>
            <w:hideMark/>
          </w:tcPr>
          <w:p w14:paraId="78B650D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45</w:t>
            </w:r>
          </w:p>
        </w:tc>
        <w:tc>
          <w:tcPr>
            <w:tcW w:w="960" w:type="dxa"/>
            <w:noWrap/>
            <w:hideMark/>
          </w:tcPr>
          <w:p w14:paraId="0548D7B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56</w:t>
            </w:r>
          </w:p>
        </w:tc>
        <w:tc>
          <w:tcPr>
            <w:tcW w:w="960" w:type="dxa"/>
            <w:noWrap/>
            <w:hideMark/>
          </w:tcPr>
          <w:p w14:paraId="568898E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457.001</w:t>
            </w:r>
          </w:p>
        </w:tc>
        <w:tc>
          <w:tcPr>
            <w:tcW w:w="960" w:type="dxa"/>
            <w:noWrap/>
            <w:hideMark/>
          </w:tcPr>
          <w:p w14:paraId="515F388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623</w:t>
            </w:r>
          </w:p>
        </w:tc>
      </w:tr>
      <w:tr w:rsidR="005D24E1" w:rsidRPr="005D24E1" w14:paraId="57C4563A" w14:textId="77777777" w:rsidTr="005D24E1">
        <w:trPr>
          <w:trHeight w:val="300"/>
        </w:trPr>
        <w:tc>
          <w:tcPr>
            <w:tcW w:w="1066" w:type="dxa"/>
            <w:noWrap/>
            <w:hideMark/>
          </w:tcPr>
          <w:p w14:paraId="30A5A8A8"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DECK</w:t>
            </w:r>
            <w:proofErr w:type="spellEnd"/>
          </w:p>
        </w:tc>
        <w:tc>
          <w:tcPr>
            <w:tcW w:w="960" w:type="dxa"/>
            <w:noWrap/>
            <w:hideMark/>
          </w:tcPr>
          <w:p w14:paraId="5E43FC7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7</w:t>
            </w:r>
          </w:p>
        </w:tc>
        <w:tc>
          <w:tcPr>
            <w:tcW w:w="960" w:type="dxa"/>
            <w:noWrap/>
            <w:hideMark/>
          </w:tcPr>
          <w:p w14:paraId="7138327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33</w:t>
            </w:r>
          </w:p>
        </w:tc>
        <w:tc>
          <w:tcPr>
            <w:tcW w:w="960" w:type="dxa"/>
            <w:noWrap/>
            <w:hideMark/>
          </w:tcPr>
          <w:p w14:paraId="13F61BD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26</w:t>
            </w:r>
          </w:p>
        </w:tc>
        <w:tc>
          <w:tcPr>
            <w:tcW w:w="960" w:type="dxa"/>
            <w:noWrap/>
            <w:hideMark/>
          </w:tcPr>
          <w:p w14:paraId="6397AC2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2</w:t>
            </w:r>
          </w:p>
        </w:tc>
        <w:tc>
          <w:tcPr>
            <w:tcW w:w="960" w:type="dxa"/>
            <w:noWrap/>
            <w:hideMark/>
          </w:tcPr>
          <w:p w14:paraId="4CB416D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749.833</w:t>
            </w:r>
          </w:p>
        </w:tc>
        <w:tc>
          <w:tcPr>
            <w:tcW w:w="960" w:type="dxa"/>
            <w:noWrap/>
            <w:hideMark/>
          </w:tcPr>
          <w:p w14:paraId="33DD9C5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09</w:t>
            </w:r>
          </w:p>
        </w:tc>
      </w:tr>
      <w:tr w:rsidR="005D24E1" w:rsidRPr="005D24E1" w14:paraId="36B4EA85" w14:textId="77777777" w:rsidTr="005D24E1">
        <w:trPr>
          <w:trHeight w:val="300"/>
        </w:trPr>
        <w:tc>
          <w:tcPr>
            <w:tcW w:w="1066" w:type="dxa"/>
            <w:noWrap/>
            <w:hideMark/>
          </w:tcPr>
          <w:p w14:paraId="222CE2FD"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Encoder</w:t>
            </w:r>
            <w:proofErr w:type="spellEnd"/>
          </w:p>
        </w:tc>
        <w:tc>
          <w:tcPr>
            <w:tcW w:w="960" w:type="dxa"/>
            <w:noWrap/>
            <w:hideMark/>
          </w:tcPr>
          <w:p w14:paraId="2F0CB75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73</w:t>
            </w:r>
          </w:p>
        </w:tc>
        <w:tc>
          <w:tcPr>
            <w:tcW w:w="960" w:type="dxa"/>
            <w:noWrap/>
            <w:hideMark/>
          </w:tcPr>
          <w:p w14:paraId="15E142C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99</w:t>
            </w:r>
          </w:p>
        </w:tc>
        <w:tc>
          <w:tcPr>
            <w:tcW w:w="960" w:type="dxa"/>
            <w:noWrap/>
            <w:hideMark/>
          </w:tcPr>
          <w:p w14:paraId="7DCB36B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24</w:t>
            </w:r>
          </w:p>
        </w:tc>
        <w:tc>
          <w:tcPr>
            <w:tcW w:w="960" w:type="dxa"/>
            <w:noWrap/>
            <w:hideMark/>
          </w:tcPr>
          <w:p w14:paraId="77FED85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7</w:t>
            </w:r>
          </w:p>
        </w:tc>
        <w:tc>
          <w:tcPr>
            <w:tcW w:w="960" w:type="dxa"/>
            <w:noWrap/>
            <w:hideMark/>
          </w:tcPr>
          <w:p w14:paraId="06BE043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350.916</w:t>
            </w:r>
          </w:p>
        </w:tc>
        <w:tc>
          <w:tcPr>
            <w:tcW w:w="960" w:type="dxa"/>
            <w:noWrap/>
            <w:hideMark/>
          </w:tcPr>
          <w:p w14:paraId="42B50CB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343</w:t>
            </w:r>
          </w:p>
        </w:tc>
      </w:tr>
      <w:tr w:rsidR="005D24E1" w:rsidRPr="005D24E1" w14:paraId="64C4C712" w14:textId="77777777" w:rsidTr="005D24E1">
        <w:trPr>
          <w:trHeight w:val="300"/>
        </w:trPr>
        <w:tc>
          <w:tcPr>
            <w:tcW w:w="1066" w:type="dxa"/>
            <w:noWrap/>
            <w:hideMark/>
          </w:tcPr>
          <w:p w14:paraId="5595D2B2"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DEC</w:t>
            </w:r>
          </w:p>
        </w:tc>
        <w:tc>
          <w:tcPr>
            <w:tcW w:w="960" w:type="dxa"/>
            <w:noWrap/>
            <w:hideMark/>
          </w:tcPr>
          <w:p w14:paraId="6FC0E37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72</w:t>
            </w:r>
          </w:p>
        </w:tc>
        <w:tc>
          <w:tcPr>
            <w:tcW w:w="960" w:type="dxa"/>
            <w:noWrap/>
            <w:hideMark/>
          </w:tcPr>
          <w:p w14:paraId="55E2F5D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29</w:t>
            </w:r>
          </w:p>
        </w:tc>
        <w:tc>
          <w:tcPr>
            <w:tcW w:w="960" w:type="dxa"/>
            <w:noWrap/>
            <w:hideMark/>
          </w:tcPr>
          <w:p w14:paraId="7EFD259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54</w:t>
            </w:r>
          </w:p>
        </w:tc>
        <w:tc>
          <w:tcPr>
            <w:tcW w:w="960" w:type="dxa"/>
            <w:noWrap/>
            <w:hideMark/>
          </w:tcPr>
          <w:p w14:paraId="5097394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96</w:t>
            </w:r>
          </w:p>
        </w:tc>
        <w:tc>
          <w:tcPr>
            <w:tcW w:w="960" w:type="dxa"/>
            <w:noWrap/>
            <w:hideMark/>
          </w:tcPr>
          <w:p w14:paraId="547DB16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936.969</w:t>
            </w:r>
          </w:p>
        </w:tc>
        <w:tc>
          <w:tcPr>
            <w:tcW w:w="960" w:type="dxa"/>
            <w:noWrap/>
            <w:hideMark/>
          </w:tcPr>
          <w:p w14:paraId="750BE7B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323</w:t>
            </w:r>
          </w:p>
        </w:tc>
      </w:tr>
      <w:tr w:rsidR="005D24E1" w:rsidRPr="005D24E1" w14:paraId="1BACC899" w14:textId="77777777" w:rsidTr="005D24E1">
        <w:trPr>
          <w:trHeight w:val="300"/>
        </w:trPr>
        <w:tc>
          <w:tcPr>
            <w:tcW w:w="1066" w:type="dxa"/>
            <w:noWrap/>
            <w:hideMark/>
          </w:tcPr>
          <w:p w14:paraId="6C15DFEB"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N2D</w:t>
            </w:r>
          </w:p>
        </w:tc>
        <w:tc>
          <w:tcPr>
            <w:tcW w:w="960" w:type="dxa"/>
            <w:noWrap/>
            <w:hideMark/>
          </w:tcPr>
          <w:p w14:paraId="1E3C272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62</w:t>
            </w:r>
          </w:p>
        </w:tc>
        <w:tc>
          <w:tcPr>
            <w:tcW w:w="960" w:type="dxa"/>
            <w:noWrap/>
            <w:hideMark/>
          </w:tcPr>
          <w:p w14:paraId="04B76C9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8</w:t>
            </w:r>
          </w:p>
        </w:tc>
        <w:tc>
          <w:tcPr>
            <w:tcW w:w="960" w:type="dxa"/>
            <w:noWrap/>
            <w:hideMark/>
          </w:tcPr>
          <w:p w14:paraId="0BCCEF9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49</w:t>
            </w:r>
          </w:p>
        </w:tc>
        <w:tc>
          <w:tcPr>
            <w:tcW w:w="960" w:type="dxa"/>
            <w:noWrap/>
            <w:hideMark/>
          </w:tcPr>
          <w:p w14:paraId="501113F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7</w:t>
            </w:r>
          </w:p>
        </w:tc>
        <w:tc>
          <w:tcPr>
            <w:tcW w:w="960" w:type="dxa"/>
            <w:noWrap/>
            <w:hideMark/>
          </w:tcPr>
          <w:p w14:paraId="3A3761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688.304</w:t>
            </w:r>
          </w:p>
        </w:tc>
        <w:tc>
          <w:tcPr>
            <w:tcW w:w="960" w:type="dxa"/>
            <w:noWrap/>
            <w:hideMark/>
          </w:tcPr>
          <w:p w14:paraId="7996725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63</w:t>
            </w:r>
          </w:p>
        </w:tc>
      </w:tr>
      <w:tr w:rsidR="005D24E1" w:rsidRPr="005D24E1" w14:paraId="24C43B29" w14:textId="77777777" w:rsidTr="005D24E1">
        <w:trPr>
          <w:trHeight w:val="300"/>
        </w:trPr>
        <w:tc>
          <w:tcPr>
            <w:tcW w:w="1066" w:type="dxa"/>
            <w:noWrap/>
            <w:hideMark/>
          </w:tcPr>
          <w:p w14:paraId="4E986588"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VaDE</w:t>
            </w:r>
            <w:proofErr w:type="spellEnd"/>
          </w:p>
        </w:tc>
        <w:tc>
          <w:tcPr>
            <w:tcW w:w="960" w:type="dxa"/>
            <w:noWrap/>
            <w:hideMark/>
          </w:tcPr>
          <w:p w14:paraId="477BE4F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59</w:t>
            </w:r>
          </w:p>
        </w:tc>
        <w:tc>
          <w:tcPr>
            <w:tcW w:w="960" w:type="dxa"/>
            <w:noWrap/>
            <w:hideMark/>
          </w:tcPr>
          <w:p w14:paraId="770C2B1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23</w:t>
            </w:r>
          </w:p>
        </w:tc>
        <w:tc>
          <w:tcPr>
            <w:tcW w:w="960" w:type="dxa"/>
            <w:noWrap/>
            <w:hideMark/>
          </w:tcPr>
          <w:p w14:paraId="28DE6DF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32</w:t>
            </w:r>
          </w:p>
        </w:tc>
        <w:tc>
          <w:tcPr>
            <w:tcW w:w="960" w:type="dxa"/>
            <w:noWrap/>
            <w:hideMark/>
          </w:tcPr>
          <w:p w14:paraId="782CAD2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2</w:t>
            </w:r>
          </w:p>
        </w:tc>
        <w:tc>
          <w:tcPr>
            <w:tcW w:w="960" w:type="dxa"/>
            <w:noWrap/>
            <w:hideMark/>
          </w:tcPr>
          <w:p w14:paraId="64FBEC5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796.815</w:t>
            </w:r>
          </w:p>
        </w:tc>
        <w:tc>
          <w:tcPr>
            <w:tcW w:w="960" w:type="dxa"/>
            <w:noWrap/>
            <w:hideMark/>
          </w:tcPr>
          <w:p w14:paraId="2FA6958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284</w:t>
            </w:r>
          </w:p>
        </w:tc>
      </w:tr>
    </w:tbl>
    <w:p w14:paraId="72490E27" w14:textId="06C1DD4F" w:rsidR="003A5671" w:rsidRDefault="003A5671" w:rsidP="002D1BEE"/>
    <w:p w14:paraId="5653D965" w14:textId="69C7CC49" w:rsidR="005D24E1" w:rsidRDefault="005D24E1" w:rsidP="002D1BEE"/>
    <w:p w14:paraId="5A147CBD" w14:textId="4139979E" w:rsidR="007565B2" w:rsidRDefault="007565B2" w:rsidP="007565B2">
      <w:r>
        <w:lastRenderedPageBreak/>
        <w:t>Table</w:t>
      </w:r>
      <w:r w:rsidR="00575A7C">
        <w:t xml:space="preserve"> 4</w:t>
      </w:r>
      <w:r>
        <w:t xml:space="preserve"> – Comparison of feature extraction methods on Sim</w:t>
      </w:r>
      <w:r>
        <w:t>20</w:t>
      </w:r>
      <w:r>
        <w:t xml:space="preserve"> (containing </w:t>
      </w:r>
      <w:r>
        <w:t>15</w:t>
      </w:r>
      <w:r>
        <w:t xml:space="preserve"> clusters) from the perspective of the six performance evaluation metrics</w:t>
      </w:r>
    </w:p>
    <w:p w14:paraId="30F4E922" w14:textId="77777777" w:rsidR="005D24E1" w:rsidRDefault="005D24E1" w:rsidP="002D1BEE"/>
    <w:tbl>
      <w:tblPr>
        <w:tblStyle w:val="TableGrid"/>
        <w:tblW w:w="6826" w:type="dxa"/>
        <w:tblLook w:val="04A0" w:firstRow="1" w:lastRow="0" w:firstColumn="1" w:lastColumn="0" w:noHBand="0" w:noVBand="1"/>
      </w:tblPr>
      <w:tblGrid>
        <w:gridCol w:w="1252"/>
        <w:gridCol w:w="960"/>
        <w:gridCol w:w="960"/>
        <w:gridCol w:w="960"/>
        <w:gridCol w:w="960"/>
        <w:gridCol w:w="1053"/>
        <w:gridCol w:w="960"/>
      </w:tblGrid>
      <w:tr w:rsidR="005D24E1" w:rsidRPr="005D24E1" w14:paraId="7DC10D97" w14:textId="77777777" w:rsidTr="005D24E1">
        <w:trPr>
          <w:trHeight w:val="300"/>
        </w:trPr>
        <w:tc>
          <w:tcPr>
            <w:tcW w:w="1066" w:type="dxa"/>
            <w:noWrap/>
            <w:hideMark/>
          </w:tcPr>
          <w:p w14:paraId="0D4B44D8" w14:textId="5845BF1F" w:rsidR="005D24E1" w:rsidRPr="005D24E1" w:rsidRDefault="005D24E1" w:rsidP="005D24E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5D24E1">
              <w:rPr>
                <w:rFonts w:ascii="Calibri" w:hAnsi="Calibri" w:cs="Calibri"/>
                <w:color w:val="000000"/>
                <w:sz w:val="22"/>
                <w:szCs w:val="22"/>
                <w:lang w:eastAsia="en-US"/>
              </w:rPr>
              <w:t>lgorithm</w:t>
            </w:r>
          </w:p>
        </w:tc>
        <w:tc>
          <w:tcPr>
            <w:tcW w:w="960" w:type="dxa"/>
            <w:noWrap/>
            <w:hideMark/>
          </w:tcPr>
          <w:p w14:paraId="1B9CB9BC"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RI</w:t>
            </w:r>
          </w:p>
        </w:tc>
        <w:tc>
          <w:tcPr>
            <w:tcW w:w="960" w:type="dxa"/>
            <w:noWrap/>
            <w:hideMark/>
          </w:tcPr>
          <w:p w14:paraId="668E1BAA"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MI</w:t>
            </w:r>
          </w:p>
        </w:tc>
        <w:tc>
          <w:tcPr>
            <w:tcW w:w="960" w:type="dxa"/>
            <w:noWrap/>
            <w:hideMark/>
          </w:tcPr>
          <w:p w14:paraId="74C835B3"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urity</w:t>
            </w:r>
          </w:p>
        </w:tc>
        <w:tc>
          <w:tcPr>
            <w:tcW w:w="960" w:type="dxa"/>
            <w:noWrap/>
            <w:hideMark/>
          </w:tcPr>
          <w:p w14:paraId="3FC11847"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SS</w:t>
            </w:r>
          </w:p>
        </w:tc>
        <w:tc>
          <w:tcPr>
            <w:tcW w:w="960" w:type="dxa"/>
            <w:noWrap/>
            <w:hideMark/>
          </w:tcPr>
          <w:p w14:paraId="6DCD2632"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CHS</w:t>
            </w:r>
          </w:p>
        </w:tc>
        <w:tc>
          <w:tcPr>
            <w:tcW w:w="960" w:type="dxa"/>
            <w:noWrap/>
            <w:hideMark/>
          </w:tcPr>
          <w:p w14:paraId="723F342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BS</w:t>
            </w:r>
          </w:p>
        </w:tc>
      </w:tr>
      <w:tr w:rsidR="005D24E1" w:rsidRPr="005D24E1" w14:paraId="4DFF2B4C" w14:textId="77777777" w:rsidTr="005D24E1">
        <w:trPr>
          <w:trHeight w:val="300"/>
        </w:trPr>
        <w:tc>
          <w:tcPr>
            <w:tcW w:w="1066" w:type="dxa"/>
            <w:noWrap/>
            <w:hideMark/>
          </w:tcPr>
          <w:p w14:paraId="72334E11"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PCA</w:t>
            </w:r>
          </w:p>
        </w:tc>
        <w:tc>
          <w:tcPr>
            <w:tcW w:w="960" w:type="dxa"/>
            <w:noWrap/>
            <w:hideMark/>
          </w:tcPr>
          <w:p w14:paraId="3546D7E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91</w:t>
            </w:r>
          </w:p>
        </w:tc>
        <w:tc>
          <w:tcPr>
            <w:tcW w:w="960" w:type="dxa"/>
            <w:noWrap/>
            <w:hideMark/>
          </w:tcPr>
          <w:p w14:paraId="79D5071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38</w:t>
            </w:r>
          </w:p>
        </w:tc>
        <w:tc>
          <w:tcPr>
            <w:tcW w:w="960" w:type="dxa"/>
            <w:noWrap/>
            <w:hideMark/>
          </w:tcPr>
          <w:p w14:paraId="7C7DDF3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06</w:t>
            </w:r>
          </w:p>
        </w:tc>
        <w:tc>
          <w:tcPr>
            <w:tcW w:w="960" w:type="dxa"/>
            <w:noWrap/>
            <w:hideMark/>
          </w:tcPr>
          <w:p w14:paraId="03E8FD2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57</w:t>
            </w:r>
          </w:p>
        </w:tc>
        <w:tc>
          <w:tcPr>
            <w:tcW w:w="960" w:type="dxa"/>
            <w:noWrap/>
            <w:hideMark/>
          </w:tcPr>
          <w:p w14:paraId="1C446F4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365.14</w:t>
            </w:r>
          </w:p>
        </w:tc>
        <w:tc>
          <w:tcPr>
            <w:tcW w:w="960" w:type="dxa"/>
            <w:noWrap/>
            <w:hideMark/>
          </w:tcPr>
          <w:p w14:paraId="086CB8E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226</w:t>
            </w:r>
          </w:p>
        </w:tc>
      </w:tr>
      <w:tr w:rsidR="005D24E1" w:rsidRPr="005D24E1" w14:paraId="1DF998F1" w14:textId="77777777" w:rsidTr="005D24E1">
        <w:trPr>
          <w:trHeight w:val="300"/>
        </w:trPr>
        <w:tc>
          <w:tcPr>
            <w:tcW w:w="1066" w:type="dxa"/>
            <w:noWrap/>
            <w:hideMark/>
          </w:tcPr>
          <w:p w14:paraId="512CDC3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CA</w:t>
            </w:r>
          </w:p>
        </w:tc>
        <w:tc>
          <w:tcPr>
            <w:tcW w:w="960" w:type="dxa"/>
            <w:noWrap/>
            <w:hideMark/>
          </w:tcPr>
          <w:p w14:paraId="410959D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35</w:t>
            </w:r>
          </w:p>
        </w:tc>
        <w:tc>
          <w:tcPr>
            <w:tcW w:w="960" w:type="dxa"/>
            <w:noWrap/>
            <w:hideMark/>
          </w:tcPr>
          <w:p w14:paraId="1EC84C7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5</w:t>
            </w:r>
          </w:p>
        </w:tc>
        <w:tc>
          <w:tcPr>
            <w:tcW w:w="960" w:type="dxa"/>
            <w:noWrap/>
            <w:hideMark/>
          </w:tcPr>
          <w:p w14:paraId="052B713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31</w:t>
            </w:r>
          </w:p>
        </w:tc>
        <w:tc>
          <w:tcPr>
            <w:tcW w:w="960" w:type="dxa"/>
            <w:noWrap/>
            <w:hideMark/>
          </w:tcPr>
          <w:p w14:paraId="6EA4077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69</w:t>
            </w:r>
          </w:p>
        </w:tc>
        <w:tc>
          <w:tcPr>
            <w:tcW w:w="960" w:type="dxa"/>
            <w:noWrap/>
            <w:hideMark/>
          </w:tcPr>
          <w:p w14:paraId="25BFB6C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418.442</w:t>
            </w:r>
          </w:p>
        </w:tc>
        <w:tc>
          <w:tcPr>
            <w:tcW w:w="960" w:type="dxa"/>
            <w:noWrap/>
            <w:hideMark/>
          </w:tcPr>
          <w:p w14:paraId="46D2BF1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32</w:t>
            </w:r>
          </w:p>
        </w:tc>
      </w:tr>
      <w:tr w:rsidR="005D24E1" w:rsidRPr="005D24E1" w14:paraId="2D206049" w14:textId="77777777" w:rsidTr="005D24E1">
        <w:trPr>
          <w:trHeight w:val="300"/>
        </w:trPr>
        <w:tc>
          <w:tcPr>
            <w:tcW w:w="1066" w:type="dxa"/>
            <w:noWrap/>
            <w:hideMark/>
          </w:tcPr>
          <w:p w14:paraId="0B6D2940"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Isomap</w:t>
            </w:r>
            <w:proofErr w:type="spellEnd"/>
          </w:p>
        </w:tc>
        <w:tc>
          <w:tcPr>
            <w:tcW w:w="960" w:type="dxa"/>
            <w:noWrap/>
            <w:hideMark/>
          </w:tcPr>
          <w:p w14:paraId="75D42B9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28</w:t>
            </w:r>
          </w:p>
        </w:tc>
        <w:tc>
          <w:tcPr>
            <w:tcW w:w="960" w:type="dxa"/>
            <w:noWrap/>
            <w:hideMark/>
          </w:tcPr>
          <w:p w14:paraId="6799AB5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18</w:t>
            </w:r>
          </w:p>
        </w:tc>
        <w:tc>
          <w:tcPr>
            <w:tcW w:w="960" w:type="dxa"/>
            <w:noWrap/>
            <w:hideMark/>
          </w:tcPr>
          <w:p w14:paraId="0D4F980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89</w:t>
            </w:r>
          </w:p>
        </w:tc>
        <w:tc>
          <w:tcPr>
            <w:tcW w:w="960" w:type="dxa"/>
            <w:noWrap/>
            <w:hideMark/>
          </w:tcPr>
          <w:p w14:paraId="41871EF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4</w:t>
            </w:r>
          </w:p>
        </w:tc>
        <w:tc>
          <w:tcPr>
            <w:tcW w:w="960" w:type="dxa"/>
            <w:noWrap/>
            <w:hideMark/>
          </w:tcPr>
          <w:p w14:paraId="77BB40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217.91</w:t>
            </w:r>
          </w:p>
        </w:tc>
        <w:tc>
          <w:tcPr>
            <w:tcW w:w="960" w:type="dxa"/>
            <w:noWrap/>
            <w:hideMark/>
          </w:tcPr>
          <w:p w14:paraId="6598AC8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397</w:t>
            </w:r>
          </w:p>
        </w:tc>
      </w:tr>
      <w:tr w:rsidR="005D24E1" w:rsidRPr="005D24E1" w14:paraId="1A2D22D2" w14:textId="77777777" w:rsidTr="005D24E1">
        <w:trPr>
          <w:trHeight w:val="300"/>
        </w:trPr>
        <w:tc>
          <w:tcPr>
            <w:tcW w:w="1066" w:type="dxa"/>
            <w:noWrap/>
            <w:hideMark/>
          </w:tcPr>
          <w:p w14:paraId="4E1A99CD"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ACeDeC</w:t>
            </w:r>
            <w:proofErr w:type="spellEnd"/>
          </w:p>
        </w:tc>
        <w:tc>
          <w:tcPr>
            <w:tcW w:w="960" w:type="dxa"/>
            <w:noWrap/>
            <w:hideMark/>
          </w:tcPr>
          <w:p w14:paraId="6D8B19A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13</w:t>
            </w:r>
          </w:p>
        </w:tc>
        <w:tc>
          <w:tcPr>
            <w:tcW w:w="960" w:type="dxa"/>
            <w:noWrap/>
            <w:hideMark/>
          </w:tcPr>
          <w:p w14:paraId="0C64D14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63</w:t>
            </w:r>
          </w:p>
        </w:tc>
        <w:tc>
          <w:tcPr>
            <w:tcW w:w="960" w:type="dxa"/>
            <w:noWrap/>
            <w:hideMark/>
          </w:tcPr>
          <w:p w14:paraId="12BD329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11</w:t>
            </w:r>
          </w:p>
        </w:tc>
        <w:tc>
          <w:tcPr>
            <w:tcW w:w="960" w:type="dxa"/>
            <w:noWrap/>
            <w:hideMark/>
          </w:tcPr>
          <w:p w14:paraId="7F4A7B4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5</w:t>
            </w:r>
          </w:p>
        </w:tc>
        <w:tc>
          <w:tcPr>
            <w:tcW w:w="960" w:type="dxa"/>
            <w:noWrap/>
            <w:hideMark/>
          </w:tcPr>
          <w:p w14:paraId="676779D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421.748</w:t>
            </w:r>
          </w:p>
        </w:tc>
        <w:tc>
          <w:tcPr>
            <w:tcW w:w="960" w:type="dxa"/>
            <w:noWrap/>
            <w:hideMark/>
          </w:tcPr>
          <w:p w14:paraId="07BA892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397</w:t>
            </w:r>
          </w:p>
        </w:tc>
      </w:tr>
      <w:tr w:rsidR="005D24E1" w:rsidRPr="005D24E1" w14:paraId="3E339B1B" w14:textId="77777777" w:rsidTr="005D24E1">
        <w:trPr>
          <w:trHeight w:val="300"/>
        </w:trPr>
        <w:tc>
          <w:tcPr>
            <w:tcW w:w="1066" w:type="dxa"/>
            <w:noWrap/>
            <w:hideMark/>
          </w:tcPr>
          <w:p w14:paraId="509D90DA"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AEC</w:t>
            </w:r>
          </w:p>
        </w:tc>
        <w:tc>
          <w:tcPr>
            <w:tcW w:w="960" w:type="dxa"/>
            <w:noWrap/>
            <w:hideMark/>
          </w:tcPr>
          <w:p w14:paraId="47CAEEB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55</w:t>
            </w:r>
          </w:p>
        </w:tc>
        <w:tc>
          <w:tcPr>
            <w:tcW w:w="960" w:type="dxa"/>
            <w:noWrap/>
            <w:hideMark/>
          </w:tcPr>
          <w:p w14:paraId="4F357F9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99</w:t>
            </w:r>
          </w:p>
        </w:tc>
        <w:tc>
          <w:tcPr>
            <w:tcW w:w="960" w:type="dxa"/>
            <w:noWrap/>
            <w:hideMark/>
          </w:tcPr>
          <w:p w14:paraId="526C567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55</w:t>
            </w:r>
          </w:p>
        </w:tc>
        <w:tc>
          <w:tcPr>
            <w:tcW w:w="960" w:type="dxa"/>
            <w:noWrap/>
            <w:hideMark/>
          </w:tcPr>
          <w:p w14:paraId="213CE25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05</w:t>
            </w:r>
          </w:p>
        </w:tc>
        <w:tc>
          <w:tcPr>
            <w:tcW w:w="960" w:type="dxa"/>
            <w:noWrap/>
            <w:hideMark/>
          </w:tcPr>
          <w:p w14:paraId="37C3699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714.12</w:t>
            </w:r>
          </w:p>
        </w:tc>
        <w:tc>
          <w:tcPr>
            <w:tcW w:w="960" w:type="dxa"/>
            <w:noWrap/>
            <w:hideMark/>
          </w:tcPr>
          <w:p w14:paraId="5EB76F3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6.292</w:t>
            </w:r>
          </w:p>
        </w:tc>
      </w:tr>
      <w:tr w:rsidR="005D24E1" w:rsidRPr="005D24E1" w14:paraId="208C7B7B" w14:textId="77777777" w:rsidTr="005D24E1">
        <w:trPr>
          <w:trHeight w:val="300"/>
        </w:trPr>
        <w:tc>
          <w:tcPr>
            <w:tcW w:w="1066" w:type="dxa"/>
            <w:noWrap/>
            <w:hideMark/>
          </w:tcPr>
          <w:p w14:paraId="5CD21EC4"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CN</w:t>
            </w:r>
          </w:p>
        </w:tc>
        <w:tc>
          <w:tcPr>
            <w:tcW w:w="960" w:type="dxa"/>
            <w:noWrap/>
            <w:hideMark/>
          </w:tcPr>
          <w:p w14:paraId="03F33BB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37</w:t>
            </w:r>
          </w:p>
        </w:tc>
        <w:tc>
          <w:tcPr>
            <w:tcW w:w="960" w:type="dxa"/>
            <w:noWrap/>
            <w:hideMark/>
          </w:tcPr>
          <w:p w14:paraId="2547A92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21</w:t>
            </w:r>
          </w:p>
        </w:tc>
        <w:tc>
          <w:tcPr>
            <w:tcW w:w="960" w:type="dxa"/>
            <w:noWrap/>
            <w:hideMark/>
          </w:tcPr>
          <w:p w14:paraId="493077A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44</w:t>
            </w:r>
          </w:p>
        </w:tc>
        <w:tc>
          <w:tcPr>
            <w:tcW w:w="960" w:type="dxa"/>
            <w:noWrap/>
            <w:hideMark/>
          </w:tcPr>
          <w:p w14:paraId="636A6C7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81</w:t>
            </w:r>
          </w:p>
        </w:tc>
        <w:tc>
          <w:tcPr>
            <w:tcW w:w="960" w:type="dxa"/>
            <w:noWrap/>
            <w:hideMark/>
          </w:tcPr>
          <w:p w14:paraId="04D04A0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689.184</w:t>
            </w:r>
          </w:p>
        </w:tc>
        <w:tc>
          <w:tcPr>
            <w:tcW w:w="960" w:type="dxa"/>
            <w:noWrap/>
            <w:hideMark/>
          </w:tcPr>
          <w:p w14:paraId="45B3DF5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013</w:t>
            </w:r>
          </w:p>
        </w:tc>
      </w:tr>
      <w:tr w:rsidR="005D24E1" w:rsidRPr="005D24E1" w14:paraId="25DE4E01" w14:textId="77777777" w:rsidTr="005D24E1">
        <w:trPr>
          <w:trHeight w:val="300"/>
        </w:trPr>
        <w:tc>
          <w:tcPr>
            <w:tcW w:w="1066" w:type="dxa"/>
            <w:noWrap/>
            <w:hideMark/>
          </w:tcPr>
          <w:p w14:paraId="4869D3DB"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DC</w:t>
            </w:r>
          </w:p>
        </w:tc>
        <w:tc>
          <w:tcPr>
            <w:tcW w:w="960" w:type="dxa"/>
            <w:noWrap/>
            <w:hideMark/>
          </w:tcPr>
          <w:p w14:paraId="1EF15EE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33</w:t>
            </w:r>
          </w:p>
        </w:tc>
        <w:tc>
          <w:tcPr>
            <w:tcW w:w="960" w:type="dxa"/>
            <w:noWrap/>
            <w:hideMark/>
          </w:tcPr>
          <w:p w14:paraId="2CD2EF2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93</w:t>
            </w:r>
          </w:p>
        </w:tc>
        <w:tc>
          <w:tcPr>
            <w:tcW w:w="960" w:type="dxa"/>
            <w:noWrap/>
            <w:hideMark/>
          </w:tcPr>
          <w:p w14:paraId="332CA0B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44</w:t>
            </w:r>
          </w:p>
        </w:tc>
        <w:tc>
          <w:tcPr>
            <w:tcW w:w="960" w:type="dxa"/>
            <w:noWrap/>
            <w:hideMark/>
          </w:tcPr>
          <w:p w14:paraId="521DD97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367</w:t>
            </w:r>
          </w:p>
        </w:tc>
        <w:tc>
          <w:tcPr>
            <w:tcW w:w="960" w:type="dxa"/>
            <w:noWrap/>
            <w:hideMark/>
          </w:tcPr>
          <w:p w14:paraId="5E2C1C9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5863.065</w:t>
            </w:r>
          </w:p>
        </w:tc>
        <w:tc>
          <w:tcPr>
            <w:tcW w:w="960" w:type="dxa"/>
            <w:noWrap/>
            <w:hideMark/>
          </w:tcPr>
          <w:p w14:paraId="5D51CAC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023</w:t>
            </w:r>
          </w:p>
        </w:tc>
      </w:tr>
      <w:tr w:rsidR="005D24E1" w:rsidRPr="005D24E1" w14:paraId="0EF366BE" w14:textId="77777777" w:rsidTr="005D24E1">
        <w:trPr>
          <w:trHeight w:val="300"/>
        </w:trPr>
        <w:tc>
          <w:tcPr>
            <w:tcW w:w="1066" w:type="dxa"/>
            <w:noWrap/>
            <w:hideMark/>
          </w:tcPr>
          <w:p w14:paraId="5C6337EE"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EC</w:t>
            </w:r>
          </w:p>
        </w:tc>
        <w:tc>
          <w:tcPr>
            <w:tcW w:w="960" w:type="dxa"/>
            <w:noWrap/>
            <w:hideMark/>
          </w:tcPr>
          <w:p w14:paraId="65658EC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38</w:t>
            </w:r>
          </w:p>
        </w:tc>
        <w:tc>
          <w:tcPr>
            <w:tcW w:w="960" w:type="dxa"/>
            <w:noWrap/>
            <w:hideMark/>
          </w:tcPr>
          <w:p w14:paraId="042483E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75</w:t>
            </w:r>
          </w:p>
        </w:tc>
        <w:tc>
          <w:tcPr>
            <w:tcW w:w="960" w:type="dxa"/>
            <w:noWrap/>
            <w:hideMark/>
          </w:tcPr>
          <w:p w14:paraId="07E3F8B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6</w:t>
            </w:r>
          </w:p>
        </w:tc>
        <w:tc>
          <w:tcPr>
            <w:tcW w:w="960" w:type="dxa"/>
            <w:noWrap/>
            <w:hideMark/>
          </w:tcPr>
          <w:p w14:paraId="4FC8BA1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46</w:t>
            </w:r>
          </w:p>
        </w:tc>
        <w:tc>
          <w:tcPr>
            <w:tcW w:w="960" w:type="dxa"/>
            <w:noWrap/>
            <w:hideMark/>
          </w:tcPr>
          <w:p w14:paraId="62975CF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405.553</w:t>
            </w:r>
          </w:p>
        </w:tc>
        <w:tc>
          <w:tcPr>
            <w:tcW w:w="960" w:type="dxa"/>
            <w:noWrap/>
            <w:hideMark/>
          </w:tcPr>
          <w:p w14:paraId="63D574E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043</w:t>
            </w:r>
          </w:p>
        </w:tc>
      </w:tr>
      <w:tr w:rsidR="005D24E1" w:rsidRPr="005D24E1" w14:paraId="7B8823BF" w14:textId="77777777" w:rsidTr="005D24E1">
        <w:trPr>
          <w:trHeight w:val="300"/>
        </w:trPr>
        <w:tc>
          <w:tcPr>
            <w:tcW w:w="1066" w:type="dxa"/>
            <w:noWrap/>
            <w:hideMark/>
          </w:tcPr>
          <w:p w14:paraId="2AB934CE"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DKM</w:t>
            </w:r>
          </w:p>
        </w:tc>
        <w:tc>
          <w:tcPr>
            <w:tcW w:w="960" w:type="dxa"/>
            <w:noWrap/>
            <w:hideMark/>
          </w:tcPr>
          <w:p w14:paraId="1E2B9C0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595</w:t>
            </w:r>
          </w:p>
        </w:tc>
        <w:tc>
          <w:tcPr>
            <w:tcW w:w="960" w:type="dxa"/>
            <w:noWrap/>
            <w:hideMark/>
          </w:tcPr>
          <w:p w14:paraId="0A0C8BB0"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08</w:t>
            </w:r>
          </w:p>
        </w:tc>
        <w:tc>
          <w:tcPr>
            <w:tcW w:w="960" w:type="dxa"/>
            <w:noWrap/>
            <w:hideMark/>
          </w:tcPr>
          <w:p w14:paraId="1E5790B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59</w:t>
            </w:r>
          </w:p>
        </w:tc>
        <w:tc>
          <w:tcPr>
            <w:tcW w:w="960" w:type="dxa"/>
            <w:noWrap/>
            <w:hideMark/>
          </w:tcPr>
          <w:p w14:paraId="2056A128"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2</w:t>
            </w:r>
          </w:p>
        </w:tc>
        <w:tc>
          <w:tcPr>
            <w:tcW w:w="960" w:type="dxa"/>
            <w:noWrap/>
            <w:hideMark/>
          </w:tcPr>
          <w:p w14:paraId="3671409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162.171</w:t>
            </w:r>
          </w:p>
        </w:tc>
        <w:tc>
          <w:tcPr>
            <w:tcW w:w="960" w:type="dxa"/>
            <w:noWrap/>
            <w:hideMark/>
          </w:tcPr>
          <w:p w14:paraId="31C8B30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386</w:t>
            </w:r>
          </w:p>
        </w:tc>
      </w:tr>
      <w:tr w:rsidR="005D24E1" w:rsidRPr="005D24E1" w14:paraId="6F18CD1F" w14:textId="77777777" w:rsidTr="005D24E1">
        <w:trPr>
          <w:trHeight w:val="300"/>
        </w:trPr>
        <w:tc>
          <w:tcPr>
            <w:tcW w:w="1066" w:type="dxa"/>
            <w:noWrap/>
            <w:hideMark/>
          </w:tcPr>
          <w:p w14:paraId="30D0564A"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eepECT</w:t>
            </w:r>
            <w:proofErr w:type="spellEnd"/>
          </w:p>
        </w:tc>
        <w:tc>
          <w:tcPr>
            <w:tcW w:w="960" w:type="dxa"/>
            <w:noWrap/>
            <w:hideMark/>
          </w:tcPr>
          <w:p w14:paraId="438B311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414</w:t>
            </w:r>
          </w:p>
        </w:tc>
        <w:tc>
          <w:tcPr>
            <w:tcW w:w="960" w:type="dxa"/>
            <w:noWrap/>
            <w:hideMark/>
          </w:tcPr>
          <w:p w14:paraId="4DE83CB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12</w:t>
            </w:r>
          </w:p>
        </w:tc>
        <w:tc>
          <w:tcPr>
            <w:tcW w:w="960" w:type="dxa"/>
            <w:noWrap/>
            <w:hideMark/>
          </w:tcPr>
          <w:p w14:paraId="616F0DA1"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78</w:t>
            </w:r>
          </w:p>
        </w:tc>
        <w:tc>
          <w:tcPr>
            <w:tcW w:w="960" w:type="dxa"/>
            <w:noWrap/>
            <w:hideMark/>
          </w:tcPr>
          <w:p w14:paraId="7C6AB3B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02</w:t>
            </w:r>
          </w:p>
        </w:tc>
        <w:tc>
          <w:tcPr>
            <w:tcW w:w="960" w:type="dxa"/>
            <w:noWrap/>
            <w:hideMark/>
          </w:tcPr>
          <w:p w14:paraId="247CCE8B"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649.436</w:t>
            </w:r>
          </w:p>
        </w:tc>
        <w:tc>
          <w:tcPr>
            <w:tcW w:w="960" w:type="dxa"/>
            <w:noWrap/>
            <w:hideMark/>
          </w:tcPr>
          <w:p w14:paraId="630C6F5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985</w:t>
            </w:r>
          </w:p>
        </w:tc>
      </w:tr>
      <w:tr w:rsidR="005D24E1" w:rsidRPr="005D24E1" w14:paraId="52AD1DB5" w14:textId="77777777" w:rsidTr="005D24E1">
        <w:trPr>
          <w:trHeight w:val="300"/>
        </w:trPr>
        <w:tc>
          <w:tcPr>
            <w:tcW w:w="1066" w:type="dxa"/>
            <w:noWrap/>
            <w:hideMark/>
          </w:tcPr>
          <w:p w14:paraId="25822103"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DECK</w:t>
            </w:r>
            <w:proofErr w:type="spellEnd"/>
          </w:p>
        </w:tc>
        <w:tc>
          <w:tcPr>
            <w:tcW w:w="960" w:type="dxa"/>
            <w:noWrap/>
            <w:hideMark/>
          </w:tcPr>
          <w:p w14:paraId="0C39489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14</w:t>
            </w:r>
          </w:p>
        </w:tc>
        <w:tc>
          <w:tcPr>
            <w:tcW w:w="960" w:type="dxa"/>
            <w:noWrap/>
            <w:hideMark/>
          </w:tcPr>
          <w:p w14:paraId="0CA24377"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35</w:t>
            </w:r>
          </w:p>
        </w:tc>
        <w:tc>
          <w:tcPr>
            <w:tcW w:w="960" w:type="dxa"/>
            <w:noWrap/>
            <w:hideMark/>
          </w:tcPr>
          <w:p w14:paraId="4802DCB5"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62</w:t>
            </w:r>
          </w:p>
        </w:tc>
        <w:tc>
          <w:tcPr>
            <w:tcW w:w="960" w:type="dxa"/>
            <w:noWrap/>
            <w:hideMark/>
          </w:tcPr>
          <w:p w14:paraId="30D9F99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07</w:t>
            </w:r>
          </w:p>
        </w:tc>
        <w:tc>
          <w:tcPr>
            <w:tcW w:w="960" w:type="dxa"/>
            <w:noWrap/>
            <w:hideMark/>
          </w:tcPr>
          <w:p w14:paraId="3549475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134.466</w:t>
            </w:r>
          </w:p>
        </w:tc>
        <w:tc>
          <w:tcPr>
            <w:tcW w:w="960" w:type="dxa"/>
            <w:noWrap/>
            <w:hideMark/>
          </w:tcPr>
          <w:p w14:paraId="57437A0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637</w:t>
            </w:r>
          </w:p>
        </w:tc>
      </w:tr>
      <w:tr w:rsidR="005D24E1" w:rsidRPr="005D24E1" w14:paraId="2B705A08" w14:textId="77777777" w:rsidTr="005D24E1">
        <w:trPr>
          <w:trHeight w:val="300"/>
        </w:trPr>
        <w:tc>
          <w:tcPr>
            <w:tcW w:w="1066" w:type="dxa"/>
            <w:noWrap/>
            <w:hideMark/>
          </w:tcPr>
          <w:p w14:paraId="56598750"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DipEncoder</w:t>
            </w:r>
            <w:proofErr w:type="spellEnd"/>
          </w:p>
        </w:tc>
        <w:tc>
          <w:tcPr>
            <w:tcW w:w="960" w:type="dxa"/>
            <w:noWrap/>
            <w:hideMark/>
          </w:tcPr>
          <w:p w14:paraId="43A8EAB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14</w:t>
            </w:r>
          </w:p>
        </w:tc>
        <w:tc>
          <w:tcPr>
            <w:tcW w:w="960" w:type="dxa"/>
            <w:noWrap/>
            <w:hideMark/>
          </w:tcPr>
          <w:p w14:paraId="42425D5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08</w:t>
            </w:r>
          </w:p>
        </w:tc>
        <w:tc>
          <w:tcPr>
            <w:tcW w:w="960" w:type="dxa"/>
            <w:noWrap/>
            <w:hideMark/>
          </w:tcPr>
          <w:p w14:paraId="0703455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05</w:t>
            </w:r>
          </w:p>
        </w:tc>
        <w:tc>
          <w:tcPr>
            <w:tcW w:w="960" w:type="dxa"/>
            <w:noWrap/>
            <w:hideMark/>
          </w:tcPr>
          <w:p w14:paraId="2388150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153</w:t>
            </w:r>
          </w:p>
        </w:tc>
        <w:tc>
          <w:tcPr>
            <w:tcW w:w="960" w:type="dxa"/>
            <w:noWrap/>
            <w:hideMark/>
          </w:tcPr>
          <w:p w14:paraId="369BF2D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3095.602</w:t>
            </w:r>
          </w:p>
        </w:tc>
        <w:tc>
          <w:tcPr>
            <w:tcW w:w="960" w:type="dxa"/>
            <w:noWrap/>
            <w:hideMark/>
          </w:tcPr>
          <w:p w14:paraId="17BF92D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973</w:t>
            </w:r>
          </w:p>
        </w:tc>
      </w:tr>
      <w:tr w:rsidR="005D24E1" w:rsidRPr="005D24E1" w14:paraId="69C06AD6" w14:textId="77777777" w:rsidTr="005D24E1">
        <w:trPr>
          <w:trHeight w:val="300"/>
        </w:trPr>
        <w:tc>
          <w:tcPr>
            <w:tcW w:w="1066" w:type="dxa"/>
            <w:noWrap/>
            <w:hideMark/>
          </w:tcPr>
          <w:p w14:paraId="103AB349"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IDEC</w:t>
            </w:r>
          </w:p>
        </w:tc>
        <w:tc>
          <w:tcPr>
            <w:tcW w:w="960" w:type="dxa"/>
            <w:noWrap/>
            <w:hideMark/>
          </w:tcPr>
          <w:p w14:paraId="36FCAAD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78</w:t>
            </w:r>
          </w:p>
        </w:tc>
        <w:tc>
          <w:tcPr>
            <w:tcW w:w="960" w:type="dxa"/>
            <w:noWrap/>
            <w:hideMark/>
          </w:tcPr>
          <w:p w14:paraId="16330A92"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01</w:t>
            </w:r>
          </w:p>
        </w:tc>
        <w:tc>
          <w:tcPr>
            <w:tcW w:w="960" w:type="dxa"/>
            <w:noWrap/>
            <w:hideMark/>
          </w:tcPr>
          <w:p w14:paraId="3F293E4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39</w:t>
            </w:r>
          </w:p>
        </w:tc>
        <w:tc>
          <w:tcPr>
            <w:tcW w:w="960" w:type="dxa"/>
            <w:noWrap/>
            <w:hideMark/>
          </w:tcPr>
          <w:p w14:paraId="2C482A2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78</w:t>
            </w:r>
          </w:p>
        </w:tc>
        <w:tc>
          <w:tcPr>
            <w:tcW w:w="960" w:type="dxa"/>
            <w:noWrap/>
            <w:hideMark/>
          </w:tcPr>
          <w:p w14:paraId="6786D32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682.128</w:t>
            </w:r>
          </w:p>
        </w:tc>
        <w:tc>
          <w:tcPr>
            <w:tcW w:w="960" w:type="dxa"/>
            <w:noWrap/>
            <w:hideMark/>
          </w:tcPr>
          <w:p w14:paraId="3A5F0144"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781</w:t>
            </w:r>
          </w:p>
        </w:tc>
      </w:tr>
      <w:tr w:rsidR="005D24E1" w:rsidRPr="005D24E1" w14:paraId="4BB3A9F2" w14:textId="77777777" w:rsidTr="005D24E1">
        <w:trPr>
          <w:trHeight w:val="300"/>
        </w:trPr>
        <w:tc>
          <w:tcPr>
            <w:tcW w:w="1066" w:type="dxa"/>
            <w:noWrap/>
            <w:hideMark/>
          </w:tcPr>
          <w:p w14:paraId="15CF8B7B" w14:textId="77777777" w:rsidR="005D24E1" w:rsidRPr="005D24E1" w:rsidRDefault="005D24E1" w:rsidP="005D24E1">
            <w:pPr>
              <w:spacing w:line="240" w:lineRule="auto"/>
              <w:jc w:val="left"/>
              <w:rPr>
                <w:rFonts w:ascii="Calibri" w:hAnsi="Calibri" w:cs="Calibri"/>
                <w:color w:val="000000"/>
                <w:sz w:val="22"/>
                <w:szCs w:val="22"/>
                <w:lang w:eastAsia="en-US"/>
              </w:rPr>
            </w:pPr>
            <w:r w:rsidRPr="005D24E1">
              <w:rPr>
                <w:rFonts w:ascii="Calibri" w:hAnsi="Calibri" w:cs="Calibri"/>
                <w:color w:val="000000"/>
                <w:sz w:val="22"/>
                <w:szCs w:val="22"/>
                <w:lang w:eastAsia="en-US"/>
              </w:rPr>
              <w:t>N2D</w:t>
            </w:r>
          </w:p>
        </w:tc>
        <w:tc>
          <w:tcPr>
            <w:tcW w:w="960" w:type="dxa"/>
            <w:noWrap/>
            <w:hideMark/>
          </w:tcPr>
          <w:p w14:paraId="5626AB3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648</w:t>
            </w:r>
          </w:p>
        </w:tc>
        <w:tc>
          <w:tcPr>
            <w:tcW w:w="960" w:type="dxa"/>
            <w:noWrap/>
            <w:hideMark/>
          </w:tcPr>
          <w:p w14:paraId="2482A23D"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36</w:t>
            </w:r>
          </w:p>
        </w:tc>
        <w:tc>
          <w:tcPr>
            <w:tcW w:w="960" w:type="dxa"/>
            <w:noWrap/>
            <w:hideMark/>
          </w:tcPr>
          <w:p w14:paraId="4296C86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97</w:t>
            </w:r>
          </w:p>
        </w:tc>
        <w:tc>
          <w:tcPr>
            <w:tcW w:w="960" w:type="dxa"/>
            <w:noWrap/>
            <w:hideMark/>
          </w:tcPr>
          <w:p w14:paraId="2D936493"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5</w:t>
            </w:r>
          </w:p>
        </w:tc>
        <w:tc>
          <w:tcPr>
            <w:tcW w:w="960" w:type="dxa"/>
            <w:noWrap/>
            <w:hideMark/>
          </w:tcPr>
          <w:p w14:paraId="0A861B9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257.642</w:t>
            </w:r>
          </w:p>
        </w:tc>
        <w:tc>
          <w:tcPr>
            <w:tcW w:w="960" w:type="dxa"/>
            <w:noWrap/>
            <w:hideMark/>
          </w:tcPr>
          <w:p w14:paraId="55DE496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2.482</w:t>
            </w:r>
          </w:p>
        </w:tc>
      </w:tr>
      <w:tr w:rsidR="005D24E1" w:rsidRPr="005D24E1" w14:paraId="2270132B" w14:textId="77777777" w:rsidTr="005D24E1">
        <w:trPr>
          <w:trHeight w:val="300"/>
        </w:trPr>
        <w:tc>
          <w:tcPr>
            <w:tcW w:w="1066" w:type="dxa"/>
            <w:noWrap/>
            <w:hideMark/>
          </w:tcPr>
          <w:p w14:paraId="468B9077" w14:textId="77777777" w:rsidR="005D24E1" w:rsidRPr="005D24E1" w:rsidRDefault="005D24E1" w:rsidP="005D24E1">
            <w:pPr>
              <w:spacing w:line="240" w:lineRule="auto"/>
              <w:jc w:val="left"/>
              <w:rPr>
                <w:rFonts w:ascii="Calibri" w:hAnsi="Calibri" w:cs="Calibri"/>
                <w:color w:val="000000"/>
                <w:sz w:val="22"/>
                <w:szCs w:val="22"/>
                <w:lang w:eastAsia="en-US"/>
              </w:rPr>
            </w:pPr>
            <w:proofErr w:type="spellStart"/>
            <w:r w:rsidRPr="005D24E1">
              <w:rPr>
                <w:rFonts w:ascii="Calibri" w:hAnsi="Calibri" w:cs="Calibri"/>
                <w:color w:val="000000"/>
                <w:sz w:val="22"/>
                <w:szCs w:val="22"/>
                <w:lang w:eastAsia="en-US"/>
              </w:rPr>
              <w:t>VaDE</w:t>
            </w:r>
            <w:proofErr w:type="spellEnd"/>
          </w:p>
        </w:tc>
        <w:tc>
          <w:tcPr>
            <w:tcW w:w="960" w:type="dxa"/>
            <w:noWrap/>
            <w:hideMark/>
          </w:tcPr>
          <w:p w14:paraId="7332001E"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756</w:t>
            </w:r>
          </w:p>
        </w:tc>
        <w:tc>
          <w:tcPr>
            <w:tcW w:w="960" w:type="dxa"/>
            <w:noWrap/>
            <w:hideMark/>
          </w:tcPr>
          <w:p w14:paraId="603B6566"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887</w:t>
            </w:r>
          </w:p>
        </w:tc>
        <w:tc>
          <w:tcPr>
            <w:tcW w:w="960" w:type="dxa"/>
            <w:noWrap/>
            <w:hideMark/>
          </w:tcPr>
          <w:p w14:paraId="61ADE679"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932</w:t>
            </w:r>
          </w:p>
        </w:tc>
        <w:tc>
          <w:tcPr>
            <w:tcW w:w="960" w:type="dxa"/>
            <w:noWrap/>
            <w:hideMark/>
          </w:tcPr>
          <w:p w14:paraId="676FA9CA"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0.287</w:t>
            </w:r>
          </w:p>
        </w:tc>
        <w:tc>
          <w:tcPr>
            <w:tcW w:w="960" w:type="dxa"/>
            <w:noWrap/>
            <w:hideMark/>
          </w:tcPr>
          <w:p w14:paraId="41D1918F"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4445.648</w:t>
            </w:r>
          </w:p>
        </w:tc>
        <w:tc>
          <w:tcPr>
            <w:tcW w:w="960" w:type="dxa"/>
            <w:noWrap/>
            <w:hideMark/>
          </w:tcPr>
          <w:p w14:paraId="1FC9F95C" w14:textId="77777777" w:rsidR="005D24E1" w:rsidRPr="005D24E1" w:rsidRDefault="005D24E1" w:rsidP="005D24E1">
            <w:pPr>
              <w:spacing w:line="240" w:lineRule="auto"/>
              <w:jc w:val="right"/>
              <w:rPr>
                <w:rFonts w:ascii="Calibri" w:hAnsi="Calibri" w:cs="Calibri"/>
                <w:color w:val="000000"/>
                <w:sz w:val="22"/>
                <w:szCs w:val="22"/>
                <w:lang w:eastAsia="en-US"/>
              </w:rPr>
            </w:pPr>
            <w:r w:rsidRPr="005D24E1">
              <w:rPr>
                <w:rFonts w:ascii="Calibri" w:hAnsi="Calibri" w:cs="Calibri"/>
                <w:color w:val="000000"/>
                <w:sz w:val="22"/>
                <w:szCs w:val="22"/>
                <w:lang w:eastAsia="en-US"/>
              </w:rPr>
              <w:t>1.709</w:t>
            </w:r>
          </w:p>
        </w:tc>
      </w:tr>
    </w:tbl>
    <w:p w14:paraId="3226BC17" w14:textId="77777777" w:rsidR="005D24E1" w:rsidRDefault="005D24E1" w:rsidP="002D1BEE"/>
    <w:p w14:paraId="59E67910" w14:textId="79BF38D8" w:rsidR="003A5671" w:rsidRDefault="003A5671" w:rsidP="002D1BEE"/>
    <w:p w14:paraId="37F4B519" w14:textId="41D45906" w:rsidR="003A5671" w:rsidRDefault="003A5671" w:rsidP="002D1BEE"/>
    <w:p w14:paraId="0A6805F6" w14:textId="53B96C7B" w:rsidR="003A5671" w:rsidRDefault="003A5671" w:rsidP="002D1BEE"/>
    <w:p w14:paraId="6699619C" w14:textId="3B1DB379" w:rsidR="003A5671" w:rsidRDefault="007565B2" w:rsidP="002D1BEE">
      <w:r>
        <w:t xml:space="preserve">Table </w:t>
      </w:r>
      <w:r w:rsidR="00575A7C">
        <w:t>5</w:t>
      </w:r>
      <w:r>
        <w:t xml:space="preserve"> – Comparison of feature extraction methods on Sim</w:t>
      </w:r>
      <w:r w:rsidR="00575A7C">
        <w:t>2</w:t>
      </w:r>
      <w:r>
        <w:t xml:space="preserve"> (containing </w:t>
      </w:r>
      <w:r w:rsidR="00575A7C">
        <w:t>20</w:t>
      </w:r>
      <w:r>
        <w:t xml:space="preserve"> clusters) from the perspective of the six performance evaluation metrics</w:t>
      </w:r>
    </w:p>
    <w:tbl>
      <w:tblPr>
        <w:tblStyle w:val="TableGrid"/>
        <w:tblW w:w="6826" w:type="dxa"/>
        <w:tblLook w:val="04A0" w:firstRow="1" w:lastRow="0" w:firstColumn="1" w:lastColumn="0" w:noHBand="0" w:noVBand="1"/>
      </w:tblPr>
      <w:tblGrid>
        <w:gridCol w:w="1252"/>
        <w:gridCol w:w="960"/>
        <w:gridCol w:w="960"/>
        <w:gridCol w:w="960"/>
        <w:gridCol w:w="960"/>
        <w:gridCol w:w="1053"/>
        <w:gridCol w:w="960"/>
      </w:tblGrid>
      <w:tr w:rsidR="003A5671" w:rsidRPr="003A5671" w14:paraId="7F19238C" w14:textId="77777777" w:rsidTr="003A5671">
        <w:trPr>
          <w:trHeight w:val="300"/>
        </w:trPr>
        <w:tc>
          <w:tcPr>
            <w:tcW w:w="1066" w:type="dxa"/>
            <w:noWrap/>
            <w:hideMark/>
          </w:tcPr>
          <w:p w14:paraId="537C43E4" w14:textId="08D41958" w:rsidR="003A5671" w:rsidRPr="003A5671" w:rsidRDefault="003A5671" w:rsidP="003A567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3A5671">
              <w:rPr>
                <w:rFonts w:ascii="Calibri" w:hAnsi="Calibri" w:cs="Calibri"/>
                <w:color w:val="000000"/>
                <w:sz w:val="22"/>
                <w:szCs w:val="22"/>
                <w:lang w:eastAsia="en-US"/>
              </w:rPr>
              <w:t>lgorithm</w:t>
            </w:r>
          </w:p>
        </w:tc>
        <w:tc>
          <w:tcPr>
            <w:tcW w:w="960" w:type="dxa"/>
            <w:noWrap/>
            <w:hideMark/>
          </w:tcPr>
          <w:p w14:paraId="614576A4"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ARI</w:t>
            </w:r>
          </w:p>
        </w:tc>
        <w:tc>
          <w:tcPr>
            <w:tcW w:w="960" w:type="dxa"/>
            <w:noWrap/>
            <w:hideMark/>
          </w:tcPr>
          <w:p w14:paraId="40E5523C"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AMI</w:t>
            </w:r>
          </w:p>
        </w:tc>
        <w:tc>
          <w:tcPr>
            <w:tcW w:w="960" w:type="dxa"/>
            <w:noWrap/>
            <w:hideMark/>
          </w:tcPr>
          <w:p w14:paraId="3890ADC6"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Purity</w:t>
            </w:r>
          </w:p>
        </w:tc>
        <w:tc>
          <w:tcPr>
            <w:tcW w:w="960" w:type="dxa"/>
            <w:noWrap/>
            <w:hideMark/>
          </w:tcPr>
          <w:p w14:paraId="216766F0"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SS</w:t>
            </w:r>
          </w:p>
        </w:tc>
        <w:tc>
          <w:tcPr>
            <w:tcW w:w="960" w:type="dxa"/>
            <w:noWrap/>
            <w:hideMark/>
          </w:tcPr>
          <w:p w14:paraId="16E4CF25"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CHS</w:t>
            </w:r>
          </w:p>
        </w:tc>
        <w:tc>
          <w:tcPr>
            <w:tcW w:w="960" w:type="dxa"/>
            <w:noWrap/>
            <w:hideMark/>
          </w:tcPr>
          <w:p w14:paraId="62EB7CA1"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DBS</w:t>
            </w:r>
          </w:p>
        </w:tc>
      </w:tr>
      <w:tr w:rsidR="003A5671" w:rsidRPr="003A5671" w14:paraId="705BD20E" w14:textId="77777777" w:rsidTr="003A5671">
        <w:trPr>
          <w:trHeight w:val="300"/>
        </w:trPr>
        <w:tc>
          <w:tcPr>
            <w:tcW w:w="1066" w:type="dxa"/>
            <w:noWrap/>
            <w:hideMark/>
          </w:tcPr>
          <w:p w14:paraId="0275A3C1"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PCA</w:t>
            </w:r>
          </w:p>
        </w:tc>
        <w:tc>
          <w:tcPr>
            <w:tcW w:w="960" w:type="dxa"/>
            <w:noWrap/>
            <w:hideMark/>
          </w:tcPr>
          <w:p w14:paraId="7617DA2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38</w:t>
            </w:r>
          </w:p>
        </w:tc>
        <w:tc>
          <w:tcPr>
            <w:tcW w:w="960" w:type="dxa"/>
            <w:noWrap/>
            <w:hideMark/>
          </w:tcPr>
          <w:p w14:paraId="0C1A2A5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5</w:t>
            </w:r>
          </w:p>
        </w:tc>
        <w:tc>
          <w:tcPr>
            <w:tcW w:w="960" w:type="dxa"/>
            <w:noWrap/>
            <w:hideMark/>
          </w:tcPr>
          <w:p w14:paraId="62D6764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66</w:t>
            </w:r>
          </w:p>
        </w:tc>
        <w:tc>
          <w:tcPr>
            <w:tcW w:w="960" w:type="dxa"/>
            <w:noWrap/>
            <w:hideMark/>
          </w:tcPr>
          <w:p w14:paraId="5883C67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086</w:t>
            </w:r>
          </w:p>
        </w:tc>
        <w:tc>
          <w:tcPr>
            <w:tcW w:w="960" w:type="dxa"/>
            <w:noWrap/>
            <w:hideMark/>
          </w:tcPr>
          <w:p w14:paraId="5261090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937.573</w:t>
            </w:r>
          </w:p>
        </w:tc>
        <w:tc>
          <w:tcPr>
            <w:tcW w:w="960" w:type="dxa"/>
            <w:noWrap/>
            <w:hideMark/>
          </w:tcPr>
          <w:p w14:paraId="6FA38CC2"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765</w:t>
            </w:r>
          </w:p>
        </w:tc>
      </w:tr>
      <w:tr w:rsidR="003A5671" w:rsidRPr="003A5671" w14:paraId="2142362A" w14:textId="77777777" w:rsidTr="003A5671">
        <w:trPr>
          <w:trHeight w:val="300"/>
        </w:trPr>
        <w:tc>
          <w:tcPr>
            <w:tcW w:w="1066" w:type="dxa"/>
            <w:noWrap/>
            <w:hideMark/>
          </w:tcPr>
          <w:p w14:paraId="0D964C5D"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ICA</w:t>
            </w:r>
          </w:p>
        </w:tc>
        <w:tc>
          <w:tcPr>
            <w:tcW w:w="960" w:type="dxa"/>
            <w:noWrap/>
            <w:hideMark/>
          </w:tcPr>
          <w:p w14:paraId="59FC473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46</w:t>
            </w:r>
          </w:p>
        </w:tc>
        <w:tc>
          <w:tcPr>
            <w:tcW w:w="960" w:type="dxa"/>
            <w:noWrap/>
            <w:hideMark/>
          </w:tcPr>
          <w:p w14:paraId="3E44714E"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w:t>
            </w:r>
          </w:p>
        </w:tc>
        <w:tc>
          <w:tcPr>
            <w:tcW w:w="960" w:type="dxa"/>
            <w:noWrap/>
            <w:hideMark/>
          </w:tcPr>
          <w:p w14:paraId="62BB87E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53</w:t>
            </w:r>
          </w:p>
        </w:tc>
        <w:tc>
          <w:tcPr>
            <w:tcW w:w="960" w:type="dxa"/>
            <w:noWrap/>
            <w:hideMark/>
          </w:tcPr>
          <w:p w14:paraId="4F59056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081</w:t>
            </w:r>
          </w:p>
        </w:tc>
        <w:tc>
          <w:tcPr>
            <w:tcW w:w="960" w:type="dxa"/>
            <w:noWrap/>
            <w:hideMark/>
          </w:tcPr>
          <w:p w14:paraId="2531168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872.313</w:t>
            </w:r>
          </w:p>
        </w:tc>
        <w:tc>
          <w:tcPr>
            <w:tcW w:w="960" w:type="dxa"/>
            <w:noWrap/>
            <w:hideMark/>
          </w:tcPr>
          <w:p w14:paraId="67396E1D"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3.033</w:t>
            </w:r>
          </w:p>
        </w:tc>
      </w:tr>
      <w:tr w:rsidR="003A5671" w:rsidRPr="003A5671" w14:paraId="56DC5399" w14:textId="77777777" w:rsidTr="003A5671">
        <w:trPr>
          <w:trHeight w:val="300"/>
        </w:trPr>
        <w:tc>
          <w:tcPr>
            <w:tcW w:w="1066" w:type="dxa"/>
            <w:noWrap/>
            <w:hideMark/>
          </w:tcPr>
          <w:p w14:paraId="0424A4C1"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Isomap</w:t>
            </w:r>
            <w:proofErr w:type="spellEnd"/>
          </w:p>
        </w:tc>
        <w:tc>
          <w:tcPr>
            <w:tcW w:w="960" w:type="dxa"/>
            <w:noWrap/>
            <w:hideMark/>
          </w:tcPr>
          <w:p w14:paraId="0CD13C22"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607</w:t>
            </w:r>
          </w:p>
        </w:tc>
        <w:tc>
          <w:tcPr>
            <w:tcW w:w="960" w:type="dxa"/>
            <w:noWrap/>
            <w:hideMark/>
          </w:tcPr>
          <w:p w14:paraId="51FCAAC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1</w:t>
            </w:r>
          </w:p>
        </w:tc>
        <w:tc>
          <w:tcPr>
            <w:tcW w:w="960" w:type="dxa"/>
            <w:noWrap/>
            <w:hideMark/>
          </w:tcPr>
          <w:p w14:paraId="6530B0F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65</w:t>
            </w:r>
          </w:p>
        </w:tc>
        <w:tc>
          <w:tcPr>
            <w:tcW w:w="960" w:type="dxa"/>
            <w:noWrap/>
            <w:hideMark/>
          </w:tcPr>
          <w:p w14:paraId="1801ECA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7</w:t>
            </w:r>
          </w:p>
        </w:tc>
        <w:tc>
          <w:tcPr>
            <w:tcW w:w="960" w:type="dxa"/>
            <w:noWrap/>
            <w:hideMark/>
          </w:tcPr>
          <w:p w14:paraId="1CE1160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452.905</w:t>
            </w:r>
          </w:p>
        </w:tc>
        <w:tc>
          <w:tcPr>
            <w:tcW w:w="960" w:type="dxa"/>
            <w:noWrap/>
            <w:hideMark/>
          </w:tcPr>
          <w:p w14:paraId="0217672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359</w:t>
            </w:r>
          </w:p>
        </w:tc>
      </w:tr>
      <w:tr w:rsidR="003A5671" w:rsidRPr="003A5671" w14:paraId="2C01AB6E" w14:textId="77777777" w:rsidTr="003A5671">
        <w:trPr>
          <w:trHeight w:val="300"/>
        </w:trPr>
        <w:tc>
          <w:tcPr>
            <w:tcW w:w="1066" w:type="dxa"/>
            <w:noWrap/>
            <w:hideMark/>
          </w:tcPr>
          <w:p w14:paraId="5D800307"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ACeDeC</w:t>
            </w:r>
            <w:proofErr w:type="spellEnd"/>
          </w:p>
        </w:tc>
        <w:tc>
          <w:tcPr>
            <w:tcW w:w="960" w:type="dxa"/>
            <w:noWrap/>
            <w:hideMark/>
          </w:tcPr>
          <w:p w14:paraId="13010A5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586</w:t>
            </w:r>
          </w:p>
        </w:tc>
        <w:tc>
          <w:tcPr>
            <w:tcW w:w="960" w:type="dxa"/>
            <w:noWrap/>
            <w:hideMark/>
          </w:tcPr>
          <w:p w14:paraId="29F6B3E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06</w:t>
            </w:r>
          </w:p>
        </w:tc>
        <w:tc>
          <w:tcPr>
            <w:tcW w:w="960" w:type="dxa"/>
            <w:noWrap/>
            <w:hideMark/>
          </w:tcPr>
          <w:p w14:paraId="786067E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78</w:t>
            </w:r>
          </w:p>
        </w:tc>
        <w:tc>
          <w:tcPr>
            <w:tcW w:w="960" w:type="dxa"/>
            <w:noWrap/>
            <w:hideMark/>
          </w:tcPr>
          <w:p w14:paraId="257EF19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9</w:t>
            </w:r>
          </w:p>
        </w:tc>
        <w:tc>
          <w:tcPr>
            <w:tcW w:w="960" w:type="dxa"/>
            <w:noWrap/>
            <w:hideMark/>
          </w:tcPr>
          <w:p w14:paraId="1207249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811.504</w:t>
            </w:r>
          </w:p>
        </w:tc>
        <w:tc>
          <w:tcPr>
            <w:tcW w:w="960" w:type="dxa"/>
            <w:noWrap/>
            <w:hideMark/>
          </w:tcPr>
          <w:p w14:paraId="3714976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383</w:t>
            </w:r>
          </w:p>
        </w:tc>
      </w:tr>
      <w:tr w:rsidR="003A5671" w:rsidRPr="003A5671" w14:paraId="58EF9D37" w14:textId="77777777" w:rsidTr="003A5671">
        <w:trPr>
          <w:trHeight w:val="300"/>
        </w:trPr>
        <w:tc>
          <w:tcPr>
            <w:tcW w:w="1066" w:type="dxa"/>
            <w:noWrap/>
            <w:hideMark/>
          </w:tcPr>
          <w:p w14:paraId="571A6058"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AEC</w:t>
            </w:r>
          </w:p>
        </w:tc>
        <w:tc>
          <w:tcPr>
            <w:tcW w:w="960" w:type="dxa"/>
            <w:noWrap/>
            <w:hideMark/>
          </w:tcPr>
          <w:p w14:paraId="29EEF17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96</w:t>
            </w:r>
          </w:p>
        </w:tc>
        <w:tc>
          <w:tcPr>
            <w:tcW w:w="960" w:type="dxa"/>
            <w:noWrap/>
            <w:hideMark/>
          </w:tcPr>
          <w:p w14:paraId="4EB1AEAE"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45</w:t>
            </w:r>
          </w:p>
        </w:tc>
        <w:tc>
          <w:tcPr>
            <w:tcW w:w="960" w:type="dxa"/>
            <w:noWrap/>
            <w:hideMark/>
          </w:tcPr>
          <w:p w14:paraId="11872441"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88</w:t>
            </w:r>
          </w:p>
        </w:tc>
        <w:tc>
          <w:tcPr>
            <w:tcW w:w="960" w:type="dxa"/>
            <w:noWrap/>
            <w:hideMark/>
          </w:tcPr>
          <w:p w14:paraId="0886795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027</w:t>
            </w:r>
          </w:p>
        </w:tc>
        <w:tc>
          <w:tcPr>
            <w:tcW w:w="960" w:type="dxa"/>
            <w:noWrap/>
            <w:hideMark/>
          </w:tcPr>
          <w:p w14:paraId="29E9495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757.366</w:t>
            </w:r>
          </w:p>
        </w:tc>
        <w:tc>
          <w:tcPr>
            <w:tcW w:w="960" w:type="dxa"/>
            <w:noWrap/>
            <w:hideMark/>
          </w:tcPr>
          <w:p w14:paraId="75AF161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9.655</w:t>
            </w:r>
          </w:p>
        </w:tc>
      </w:tr>
      <w:tr w:rsidR="003A5671" w:rsidRPr="003A5671" w14:paraId="71143FF7" w14:textId="77777777" w:rsidTr="003A5671">
        <w:trPr>
          <w:trHeight w:val="300"/>
        </w:trPr>
        <w:tc>
          <w:tcPr>
            <w:tcW w:w="1066" w:type="dxa"/>
            <w:noWrap/>
            <w:hideMark/>
          </w:tcPr>
          <w:p w14:paraId="7B6F229D"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DCN</w:t>
            </w:r>
          </w:p>
        </w:tc>
        <w:tc>
          <w:tcPr>
            <w:tcW w:w="960" w:type="dxa"/>
            <w:noWrap/>
            <w:hideMark/>
          </w:tcPr>
          <w:p w14:paraId="718FE6D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578</w:t>
            </w:r>
          </w:p>
        </w:tc>
        <w:tc>
          <w:tcPr>
            <w:tcW w:w="960" w:type="dxa"/>
            <w:noWrap/>
            <w:hideMark/>
          </w:tcPr>
          <w:p w14:paraId="3898494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97</w:t>
            </w:r>
          </w:p>
        </w:tc>
        <w:tc>
          <w:tcPr>
            <w:tcW w:w="960" w:type="dxa"/>
            <w:noWrap/>
            <w:hideMark/>
          </w:tcPr>
          <w:p w14:paraId="45403462"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23</w:t>
            </w:r>
          </w:p>
        </w:tc>
        <w:tc>
          <w:tcPr>
            <w:tcW w:w="960" w:type="dxa"/>
            <w:noWrap/>
            <w:hideMark/>
          </w:tcPr>
          <w:p w14:paraId="4B267CA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01</w:t>
            </w:r>
          </w:p>
        </w:tc>
        <w:tc>
          <w:tcPr>
            <w:tcW w:w="960" w:type="dxa"/>
            <w:noWrap/>
            <w:hideMark/>
          </w:tcPr>
          <w:p w14:paraId="1E88DF7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874.234</w:t>
            </w:r>
          </w:p>
        </w:tc>
        <w:tc>
          <w:tcPr>
            <w:tcW w:w="960" w:type="dxa"/>
            <w:noWrap/>
            <w:hideMark/>
          </w:tcPr>
          <w:p w14:paraId="03F1DF6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3.401</w:t>
            </w:r>
          </w:p>
        </w:tc>
      </w:tr>
      <w:tr w:rsidR="003A5671" w:rsidRPr="003A5671" w14:paraId="07BEB367" w14:textId="77777777" w:rsidTr="003A5671">
        <w:trPr>
          <w:trHeight w:val="300"/>
        </w:trPr>
        <w:tc>
          <w:tcPr>
            <w:tcW w:w="1066" w:type="dxa"/>
            <w:noWrap/>
            <w:hideMark/>
          </w:tcPr>
          <w:p w14:paraId="30E6E6DC"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DDC</w:t>
            </w:r>
          </w:p>
        </w:tc>
        <w:tc>
          <w:tcPr>
            <w:tcW w:w="960" w:type="dxa"/>
            <w:noWrap/>
            <w:hideMark/>
          </w:tcPr>
          <w:p w14:paraId="253350C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39</w:t>
            </w:r>
          </w:p>
        </w:tc>
        <w:tc>
          <w:tcPr>
            <w:tcW w:w="960" w:type="dxa"/>
            <w:noWrap/>
            <w:hideMark/>
          </w:tcPr>
          <w:p w14:paraId="3CAEA761"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45</w:t>
            </w:r>
          </w:p>
        </w:tc>
        <w:tc>
          <w:tcPr>
            <w:tcW w:w="960" w:type="dxa"/>
            <w:noWrap/>
            <w:hideMark/>
          </w:tcPr>
          <w:p w14:paraId="1357F9DA"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49</w:t>
            </w:r>
          </w:p>
        </w:tc>
        <w:tc>
          <w:tcPr>
            <w:tcW w:w="960" w:type="dxa"/>
            <w:noWrap/>
            <w:hideMark/>
          </w:tcPr>
          <w:p w14:paraId="3118C9D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28</w:t>
            </w:r>
          </w:p>
        </w:tc>
        <w:tc>
          <w:tcPr>
            <w:tcW w:w="960" w:type="dxa"/>
            <w:noWrap/>
            <w:hideMark/>
          </w:tcPr>
          <w:p w14:paraId="1F04B01A"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3809.325</w:t>
            </w:r>
          </w:p>
        </w:tc>
        <w:tc>
          <w:tcPr>
            <w:tcW w:w="960" w:type="dxa"/>
            <w:noWrap/>
            <w:hideMark/>
          </w:tcPr>
          <w:p w14:paraId="11E48B3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298</w:t>
            </w:r>
          </w:p>
        </w:tc>
      </w:tr>
      <w:tr w:rsidR="003A5671" w:rsidRPr="003A5671" w14:paraId="16358AF3" w14:textId="77777777" w:rsidTr="003A5671">
        <w:trPr>
          <w:trHeight w:val="300"/>
        </w:trPr>
        <w:tc>
          <w:tcPr>
            <w:tcW w:w="1066" w:type="dxa"/>
            <w:noWrap/>
            <w:hideMark/>
          </w:tcPr>
          <w:p w14:paraId="39F51CC8"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DEC</w:t>
            </w:r>
          </w:p>
        </w:tc>
        <w:tc>
          <w:tcPr>
            <w:tcW w:w="960" w:type="dxa"/>
            <w:noWrap/>
            <w:hideMark/>
          </w:tcPr>
          <w:p w14:paraId="0B5DFE80"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05</w:t>
            </w:r>
          </w:p>
        </w:tc>
        <w:tc>
          <w:tcPr>
            <w:tcW w:w="960" w:type="dxa"/>
            <w:noWrap/>
            <w:hideMark/>
          </w:tcPr>
          <w:p w14:paraId="2FF91FC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6</w:t>
            </w:r>
          </w:p>
        </w:tc>
        <w:tc>
          <w:tcPr>
            <w:tcW w:w="960" w:type="dxa"/>
            <w:noWrap/>
            <w:hideMark/>
          </w:tcPr>
          <w:p w14:paraId="0346219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682</w:t>
            </w:r>
          </w:p>
        </w:tc>
        <w:tc>
          <w:tcPr>
            <w:tcW w:w="960" w:type="dxa"/>
            <w:noWrap/>
            <w:hideMark/>
          </w:tcPr>
          <w:p w14:paraId="34836C1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3</w:t>
            </w:r>
          </w:p>
        </w:tc>
        <w:tc>
          <w:tcPr>
            <w:tcW w:w="960" w:type="dxa"/>
            <w:noWrap/>
            <w:hideMark/>
          </w:tcPr>
          <w:p w14:paraId="30D62D6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688.313</w:t>
            </w:r>
          </w:p>
        </w:tc>
        <w:tc>
          <w:tcPr>
            <w:tcW w:w="960" w:type="dxa"/>
            <w:noWrap/>
            <w:hideMark/>
          </w:tcPr>
          <w:p w14:paraId="2397EB9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5.642</w:t>
            </w:r>
          </w:p>
        </w:tc>
      </w:tr>
      <w:tr w:rsidR="003A5671" w:rsidRPr="003A5671" w14:paraId="7B5BD9BD" w14:textId="77777777" w:rsidTr="003A5671">
        <w:trPr>
          <w:trHeight w:val="300"/>
        </w:trPr>
        <w:tc>
          <w:tcPr>
            <w:tcW w:w="1066" w:type="dxa"/>
            <w:noWrap/>
            <w:hideMark/>
          </w:tcPr>
          <w:p w14:paraId="1F203B42"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DKM</w:t>
            </w:r>
          </w:p>
        </w:tc>
        <w:tc>
          <w:tcPr>
            <w:tcW w:w="960" w:type="dxa"/>
            <w:noWrap/>
            <w:hideMark/>
          </w:tcPr>
          <w:p w14:paraId="328E288C"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92</w:t>
            </w:r>
          </w:p>
        </w:tc>
        <w:tc>
          <w:tcPr>
            <w:tcW w:w="960" w:type="dxa"/>
            <w:noWrap/>
            <w:hideMark/>
          </w:tcPr>
          <w:p w14:paraId="12B646F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27</w:t>
            </w:r>
          </w:p>
        </w:tc>
        <w:tc>
          <w:tcPr>
            <w:tcW w:w="960" w:type="dxa"/>
            <w:noWrap/>
            <w:hideMark/>
          </w:tcPr>
          <w:p w14:paraId="75CD763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5</w:t>
            </w:r>
          </w:p>
        </w:tc>
        <w:tc>
          <w:tcPr>
            <w:tcW w:w="960" w:type="dxa"/>
            <w:noWrap/>
            <w:hideMark/>
          </w:tcPr>
          <w:p w14:paraId="663C881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3</w:t>
            </w:r>
          </w:p>
        </w:tc>
        <w:tc>
          <w:tcPr>
            <w:tcW w:w="960" w:type="dxa"/>
            <w:noWrap/>
            <w:hideMark/>
          </w:tcPr>
          <w:p w14:paraId="3B3F085F"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167.347</w:t>
            </w:r>
          </w:p>
        </w:tc>
        <w:tc>
          <w:tcPr>
            <w:tcW w:w="960" w:type="dxa"/>
            <w:noWrap/>
            <w:hideMark/>
          </w:tcPr>
          <w:p w14:paraId="7C30E8B1"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952</w:t>
            </w:r>
          </w:p>
        </w:tc>
      </w:tr>
      <w:tr w:rsidR="003A5671" w:rsidRPr="003A5671" w14:paraId="6F708E4D" w14:textId="77777777" w:rsidTr="003A5671">
        <w:trPr>
          <w:trHeight w:val="300"/>
        </w:trPr>
        <w:tc>
          <w:tcPr>
            <w:tcW w:w="1066" w:type="dxa"/>
            <w:noWrap/>
            <w:hideMark/>
          </w:tcPr>
          <w:p w14:paraId="0DBD2937"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DeepECT</w:t>
            </w:r>
            <w:proofErr w:type="spellEnd"/>
          </w:p>
        </w:tc>
        <w:tc>
          <w:tcPr>
            <w:tcW w:w="960" w:type="dxa"/>
            <w:noWrap/>
            <w:hideMark/>
          </w:tcPr>
          <w:p w14:paraId="2CE2D8B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14</w:t>
            </w:r>
          </w:p>
        </w:tc>
        <w:tc>
          <w:tcPr>
            <w:tcW w:w="960" w:type="dxa"/>
            <w:noWrap/>
            <w:hideMark/>
          </w:tcPr>
          <w:p w14:paraId="15A0544D"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665</w:t>
            </w:r>
          </w:p>
        </w:tc>
        <w:tc>
          <w:tcPr>
            <w:tcW w:w="960" w:type="dxa"/>
            <w:noWrap/>
            <w:hideMark/>
          </w:tcPr>
          <w:p w14:paraId="42CEB87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23</w:t>
            </w:r>
          </w:p>
        </w:tc>
        <w:tc>
          <w:tcPr>
            <w:tcW w:w="960" w:type="dxa"/>
            <w:noWrap/>
            <w:hideMark/>
          </w:tcPr>
          <w:p w14:paraId="0F8739F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072</w:t>
            </w:r>
          </w:p>
        </w:tc>
        <w:tc>
          <w:tcPr>
            <w:tcW w:w="960" w:type="dxa"/>
            <w:noWrap/>
            <w:hideMark/>
          </w:tcPr>
          <w:p w14:paraId="51C7B44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081.063</w:t>
            </w:r>
          </w:p>
        </w:tc>
        <w:tc>
          <w:tcPr>
            <w:tcW w:w="960" w:type="dxa"/>
            <w:noWrap/>
            <w:hideMark/>
          </w:tcPr>
          <w:p w14:paraId="755C428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3.103</w:t>
            </w:r>
          </w:p>
        </w:tc>
      </w:tr>
      <w:tr w:rsidR="003A5671" w:rsidRPr="003A5671" w14:paraId="6AB5E08F" w14:textId="77777777" w:rsidTr="003A5671">
        <w:trPr>
          <w:trHeight w:val="300"/>
        </w:trPr>
        <w:tc>
          <w:tcPr>
            <w:tcW w:w="1066" w:type="dxa"/>
            <w:noWrap/>
            <w:hideMark/>
          </w:tcPr>
          <w:p w14:paraId="4C1023C5"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DipDECK</w:t>
            </w:r>
            <w:proofErr w:type="spellEnd"/>
          </w:p>
        </w:tc>
        <w:tc>
          <w:tcPr>
            <w:tcW w:w="960" w:type="dxa"/>
            <w:noWrap/>
            <w:hideMark/>
          </w:tcPr>
          <w:p w14:paraId="223929E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507</w:t>
            </w:r>
          </w:p>
        </w:tc>
        <w:tc>
          <w:tcPr>
            <w:tcW w:w="960" w:type="dxa"/>
            <w:noWrap/>
            <w:hideMark/>
          </w:tcPr>
          <w:p w14:paraId="0608C3D5"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51</w:t>
            </w:r>
          </w:p>
        </w:tc>
        <w:tc>
          <w:tcPr>
            <w:tcW w:w="960" w:type="dxa"/>
            <w:noWrap/>
            <w:hideMark/>
          </w:tcPr>
          <w:p w14:paraId="194D781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79</w:t>
            </w:r>
          </w:p>
        </w:tc>
        <w:tc>
          <w:tcPr>
            <w:tcW w:w="960" w:type="dxa"/>
            <w:noWrap/>
            <w:hideMark/>
          </w:tcPr>
          <w:p w14:paraId="4C05605A"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17</w:t>
            </w:r>
          </w:p>
        </w:tc>
        <w:tc>
          <w:tcPr>
            <w:tcW w:w="960" w:type="dxa"/>
            <w:noWrap/>
            <w:hideMark/>
          </w:tcPr>
          <w:p w14:paraId="054E2D8C"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268.812</w:t>
            </w:r>
          </w:p>
        </w:tc>
        <w:tc>
          <w:tcPr>
            <w:tcW w:w="960" w:type="dxa"/>
            <w:noWrap/>
            <w:hideMark/>
          </w:tcPr>
          <w:p w14:paraId="233606F6"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788</w:t>
            </w:r>
          </w:p>
        </w:tc>
      </w:tr>
      <w:tr w:rsidR="003A5671" w:rsidRPr="003A5671" w14:paraId="37C4DB2A" w14:textId="77777777" w:rsidTr="003A5671">
        <w:trPr>
          <w:trHeight w:val="300"/>
        </w:trPr>
        <w:tc>
          <w:tcPr>
            <w:tcW w:w="1066" w:type="dxa"/>
            <w:noWrap/>
            <w:hideMark/>
          </w:tcPr>
          <w:p w14:paraId="5E74BBF1"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DipEncoder</w:t>
            </w:r>
            <w:proofErr w:type="spellEnd"/>
          </w:p>
        </w:tc>
        <w:tc>
          <w:tcPr>
            <w:tcW w:w="960" w:type="dxa"/>
            <w:noWrap/>
            <w:hideMark/>
          </w:tcPr>
          <w:p w14:paraId="3F5AFF4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29</w:t>
            </w:r>
          </w:p>
        </w:tc>
        <w:tc>
          <w:tcPr>
            <w:tcW w:w="960" w:type="dxa"/>
            <w:noWrap/>
            <w:hideMark/>
          </w:tcPr>
          <w:p w14:paraId="20FFB111"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04</w:t>
            </w:r>
          </w:p>
        </w:tc>
        <w:tc>
          <w:tcPr>
            <w:tcW w:w="960" w:type="dxa"/>
            <w:noWrap/>
            <w:hideMark/>
          </w:tcPr>
          <w:p w14:paraId="0C38991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4</w:t>
            </w:r>
          </w:p>
        </w:tc>
        <w:tc>
          <w:tcPr>
            <w:tcW w:w="960" w:type="dxa"/>
            <w:noWrap/>
            <w:hideMark/>
          </w:tcPr>
          <w:p w14:paraId="7255DEDE"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069</w:t>
            </w:r>
          </w:p>
        </w:tc>
        <w:tc>
          <w:tcPr>
            <w:tcW w:w="960" w:type="dxa"/>
            <w:noWrap/>
            <w:hideMark/>
          </w:tcPr>
          <w:p w14:paraId="6353F0D8"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877.737</w:t>
            </w:r>
          </w:p>
        </w:tc>
        <w:tc>
          <w:tcPr>
            <w:tcW w:w="960" w:type="dxa"/>
            <w:noWrap/>
            <w:hideMark/>
          </w:tcPr>
          <w:p w14:paraId="264B7499"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872</w:t>
            </w:r>
          </w:p>
        </w:tc>
      </w:tr>
      <w:tr w:rsidR="003A5671" w:rsidRPr="003A5671" w14:paraId="6D532937" w14:textId="77777777" w:rsidTr="003A5671">
        <w:trPr>
          <w:trHeight w:val="300"/>
        </w:trPr>
        <w:tc>
          <w:tcPr>
            <w:tcW w:w="1066" w:type="dxa"/>
            <w:noWrap/>
            <w:hideMark/>
          </w:tcPr>
          <w:p w14:paraId="16189BF9"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lastRenderedPageBreak/>
              <w:t>IDEC</w:t>
            </w:r>
          </w:p>
        </w:tc>
        <w:tc>
          <w:tcPr>
            <w:tcW w:w="960" w:type="dxa"/>
            <w:noWrap/>
            <w:hideMark/>
          </w:tcPr>
          <w:p w14:paraId="49245E66"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567</w:t>
            </w:r>
          </w:p>
        </w:tc>
        <w:tc>
          <w:tcPr>
            <w:tcW w:w="960" w:type="dxa"/>
            <w:noWrap/>
            <w:hideMark/>
          </w:tcPr>
          <w:p w14:paraId="134638B6"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7</w:t>
            </w:r>
          </w:p>
        </w:tc>
        <w:tc>
          <w:tcPr>
            <w:tcW w:w="960" w:type="dxa"/>
            <w:noWrap/>
            <w:hideMark/>
          </w:tcPr>
          <w:p w14:paraId="07FA66CD"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12</w:t>
            </w:r>
          </w:p>
        </w:tc>
        <w:tc>
          <w:tcPr>
            <w:tcW w:w="960" w:type="dxa"/>
            <w:noWrap/>
            <w:hideMark/>
          </w:tcPr>
          <w:p w14:paraId="2C46814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16</w:t>
            </w:r>
          </w:p>
        </w:tc>
        <w:tc>
          <w:tcPr>
            <w:tcW w:w="960" w:type="dxa"/>
            <w:noWrap/>
            <w:hideMark/>
          </w:tcPr>
          <w:p w14:paraId="27DAE447"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797.491</w:t>
            </w:r>
          </w:p>
        </w:tc>
        <w:tc>
          <w:tcPr>
            <w:tcW w:w="960" w:type="dxa"/>
            <w:noWrap/>
            <w:hideMark/>
          </w:tcPr>
          <w:p w14:paraId="13743CF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5.493</w:t>
            </w:r>
          </w:p>
        </w:tc>
      </w:tr>
      <w:tr w:rsidR="003A5671" w:rsidRPr="003A5671" w14:paraId="5DF4ADB8" w14:textId="77777777" w:rsidTr="003A5671">
        <w:trPr>
          <w:trHeight w:val="300"/>
        </w:trPr>
        <w:tc>
          <w:tcPr>
            <w:tcW w:w="1066" w:type="dxa"/>
            <w:noWrap/>
            <w:hideMark/>
          </w:tcPr>
          <w:p w14:paraId="2A61153F" w14:textId="77777777" w:rsidR="003A5671" w:rsidRPr="003A5671" w:rsidRDefault="003A5671" w:rsidP="003A5671">
            <w:pPr>
              <w:spacing w:line="240" w:lineRule="auto"/>
              <w:jc w:val="left"/>
              <w:rPr>
                <w:rFonts w:ascii="Calibri" w:hAnsi="Calibri" w:cs="Calibri"/>
                <w:color w:val="000000"/>
                <w:sz w:val="22"/>
                <w:szCs w:val="22"/>
                <w:lang w:eastAsia="en-US"/>
              </w:rPr>
            </w:pPr>
            <w:r w:rsidRPr="003A5671">
              <w:rPr>
                <w:rFonts w:ascii="Calibri" w:hAnsi="Calibri" w:cs="Calibri"/>
                <w:color w:val="000000"/>
                <w:sz w:val="22"/>
                <w:szCs w:val="22"/>
                <w:lang w:eastAsia="en-US"/>
              </w:rPr>
              <w:t>N2D</w:t>
            </w:r>
          </w:p>
        </w:tc>
        <w:tc>
          <w:tcPr>
            <w:tcW w:w="960" w:type="dxa"/>
            <w:noWrap/>
            <w:hideMark/>
          </w:tcPr>
          <w:p w14:paraId="6978EBE0"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485</w:t>
            </w:r>
          </w:p>
        </w:tc>
        <w:tc>
          <w:tcPr>
            <w:tcW w:w="960" w:type="dxa"/>
            <w:noWrap/>
            <w:hideMark/>
          </w:tcPr>
          <w:p w14:paraId="5EFDCFF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63</w:t>
            </w:r>
          </w:p>
        </w:tc>
        <w:tc>
          <w:tcPr>
            <w:tcW w:w="960" w:type="dxa"/>
            <w:noWrap/>
            <w:hideMark/>
          </w:tcPr>
          <w:p w14:paraId="4A20C7B2"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797</w:t>
            </w:r>
          </w:p>
        </w:tc>
        <w:tc>
          <w:tcPr>
            <w:tcW w:w="960" w:type="dxa"/>
            <w:noWrap/>
            <w:hideMark/>
          </w:tcPr>
          <w:p w14:paraId="6699C6A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45</w:t>
            </w:r>
          </w:p>
        </w:tc>
        <w:tc>
          <w:tcPr>
            <w:tcW w:w="960" w:type="dxa"/>
            <w:noWrap/>
            <w:hideMark/>
          </w:tcPr>
          <w:p w14:paraId="3466464A"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387.816</w:t>
            </w:r>
          </w:p>
        </w:tc>
        <w:tc>
          <w:tcPr>
            <w:tcW w:w="960" w:type="dxa"/>
            <w:noWrap/>
            <w:hideMark/>
          </w:tcPr>
          <w:p w14:paraId="52A34E0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672</w:t>
            </w:r>
          </w:p>
        </w:tc>
      </w:tr>
      <w:tr w:rsidR="003A5671" w:rsidRPr="003A5671" w14:paraId="195D4EFE" w14:textId="77777777" w:rsidTr="003A5671">
        <w:trPr>
          <w:trHeight w:val="300"/>
        </w:trPr>
        <w:tc>
          <w:tcPr>
            <w:tcW w:w="1066" w:type="dxa"/>
            <w:noWrap/>
            <w:hideMark/>
          </w:tcPr>
          <w:p w14:paraId="0EB94383" w14:textId="77777777" w:rsidR="003A5671" w:rsidRPr="003A5671" w:rsidRDefault="003A5671" w:rsidP="003A5671">
            <w:pPr>
              <w:spacing w:line="240" w:lineRule="auto"/>
              <w:jc w:val="left"/>
              <w:rPr>
                <w:rFonts w:ascii="Calibri" w:hAnsi="Calibri" w:cs="Calibri"/>
                <w:color w:val="000000"/>
                <w:sz w:val="22"/>
                <w:szCs w:val="22"/>
                <w:lang w:eastAsia="en-US"/>
              </w:rPr>
            </w:pPr>
            <w:proofErr w:type="spellStart"/>
            <w:r w:rsidRPr="003A5671">
              <w:rPr>
                <w:rFonts w:ascii="Calibri" w:hAnsi="Calibri" w:cs="Calibri"/>
                <w:color w:val="000000"/>
                <w:sz w:val="22"/>
                <w:szCs w:val="22"/>
                <w:lang w:eastAsia="en-US"/>
              </w:rPr>
              <w:t>VaDE</w:t>
            </w:r>
            <w:proofErr w:type="spellEnd"/>
          </w:p>
        </w:tc>
        <w:tc>
          <w:tcPr>
            <w:tcW w:w="960" w:type="dxa"/>
            <w:noWrap/>
            <w:hideMark/>
          </w:tcPr>
          <w:p w14:paraId="745FBFFE"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919</w:t>
            </w:r>
          </w:p>
        </w:tc>
        <w:tc>
          <w:tcPr>
            <w:tcW w:w="960" w:type="dxa"/>
            <w:noWrap/>
            <w:hideMark/>
          </w:tcPr>
          <w:p w14:paraId="18557773"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91</w:t>
            </w:r>
          </w:p>
        </w:tc>
        <w:tc>
          <w:tcPr>
            <w:tcW w:w="960" w:type="dxa"/>
            <w:noWrap/>
            <w:hideMark/>
          </w:tcPr>
          <w:p w14:paraId="21D43A24"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884</w:t>
            </w:r>
          </w:p>
        </w:tc>
        <w:tc>
          <w:tcPr>
            <w:tcW w:w="960" w:type="dxa"/>
            <w:noWrap/>
            <w:hideMark/>
          </w:tcPr>
          <w:p w14:paraId="65C735DE"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0.183</w:t>
            </w:r>
          </w:p>
        </w:tc>
        <w:tc>
          <w:tcPr>
            <w:tcW w:w="960" w:type="dxa"/>
            <w:noWrap/>
            <w:hideMark/>
          </w:tcPr>
          <w:p w14:paraId="266A67B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1982.449</w:t>
            </w:r>
          </w:p>
        </w:tc>
        <w:tc>
          <w:tcPr>
            <w:tcW w:w="960" w:type="dxa"/>
            <w:noWrap/>
            <w:hideMark/>
          </w:tcPr>
          <w:p w14:paraId="5B1A41DB" w14:textId="77777777" w:rsidR="003A5671" w:rsidRPr="003A5671" w:rsidRDefault="003A5671" w:rsidP="003A5671">
            <w:pPr>
              <w:spacing w:line="240" w:lineRule="auto"/>
              <w:jc w:val="right"/>
              <w:rPr>
                <w:rFonts w:ascii="Calibri" w:hAnsi="Calibri" w:cs="Calibri"/>
                <w:color w:val="000000"/>
                <w:sz w:val="22"/>
                <w:szCs w:val="22"/>
                <w:lang w:eastAsia="en-US"/>
              </w:rPr>
            </w:pPr>
            <w:r w:rsidRPr="003A5671">
              <w:rPr>
                <w:rFonts w:ascii="Calibri" w:hAnsi="Calibri" w:cs="Calibri"/>
                <w:color w:val="000000"/>
                <w:sz w:val="22"/>
                <w:szCs w:val="22"/>
                <w:lang w:eastAsia="en-US"/>
              </w:rPr>
              <w:t>2.2</w:t>
            </w:r>
          </w:p>
        </w:tc>
      </w:tr>
    </w:tbl>
    <w:p w14:paraId="1408C735" w14:textId="77777777" w:rsidR="003A5671" w:rsidRDefault="003A5671" w:rsidP="002D1BEE"/>
    <w:p w14:paraId="055F46B1" w14:textId="77777777" w:rsidR="003A5671" w:rsidRDefault="003A5671" w:rsidP="002D1BEE"/>
    <w:p w14:paraId="6DA9307B" w14:textId="77777777" w:rsidR="00007A08" w:rsidRPr="002D1BEE" w:rsidRDefault="00007A08" w:rsidP="002D1BEE"/>
    <w:p w14:paraId="64DF0166" w14:textId="407A21D8" w:rsidR="00073A78" w:rsidRPr="00CE63CB" w:rsidRDefault="00073A78" w:rsidP="00073A78">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f all datasets</w:t>
      </w:r>
    </w:p>
    <w:p w14:paraId="000E7EFC" w14:textId="77777777" w:rsidR="002D1BEE" w:rsidRDefault="002D1BEE" w:rsidP="00284D80">
      <w:pPr>
        <w:tabs>
          <w:tab w:val="left" w:pos="216"/>
        </w:tabs>
        <w:spacing w:after="0"/>
        <w:rPr>
          <w:rFonts w:eastAsia="Palatino Linotype"/>
        </w:rPr>
      </w:pPr>
    </w:p>
    <w:p w14:paraId="3C344CAE" w14:textId="77777777" w:rsidR="002D1BEE" w:rsidRDefault="002D1BEE" w:rsidP="00284D80">
      <w:pPr>
        <w:tabs>
          <w:tab w:val="left" w:pos="216"/>
        </w:tabs>
        <w:spacing w:after="0"/>
        <w:rPr>
          <w:rFonts w:eastAsia="Palatino Linotype"/>
        </w:rPr>
      </w:pPr>
    </w:p>
    <w:p w14:paraId="57589FD4" w14:textId="472A48B6" w:rsidR="00F678E2" w:rsidRDefault="00F678E2" w:rsidP="00284D80">
      <w:pPr>
        <w:tabs>
          <w:tab w:val="left" w:pos="216"/>
        </w:tabs>
        <w:spacing w:after="0"/>
        <w:rPr>
          <w:rFonts w:eastAsia="Palatino Linotype"/>
        </w:rPr>
      </w:pPr>
      <w:r>
        <w:rPr>
          <w:rFonts w:eastAsia="Palatino Linotype"/>
        </w:rPr>
        <w:t xml:space="preserve">A thorough analysis of performance requires varying levels of complexity in the data used. Our analysis based on 95 datasets </w:t>
      </w:r>
      <w:r>
        <w:fldChar w:fldCharType="begin"/>
      </w:r>
      <w:r w:rsidR="00624044">
        <w:instrText xml:space="preserve"> ADDIN ZOTERO_ITEM CSL_CITATION {"citationID":"wTcYIV8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624044" w:rsidRPr="00624044">
        <w:t>(18)</w:t>
      </w:r>
      <w:r>
        <w:fldChar w:fldCharType="end"/>
      </w:r>
      <w:r>
        <w:t xml:space="preserve"> containing a range of cluster counts and spike shapes allows for an extensive evaluation of performance. </w:t>
      </w:r>
    </w:p>
    <w:p w14:paraId="6B3B5F51" w14:textId="77777777" w:rsidR="00F678E2" w:rsidRDefault="00F678E2" w:rsidP="00284D80">
      <w:pPr>
        <w:tabs>
          <w:tab w:val="left" w:pos="216"/>
        </w:tabs>
        <w:spacing w:after="0"/>
        <w:rPr>
          <w:rFonts w:eastAsia="Palatino Linotype"/>
        </w:rPr>
      </w:pPr>
    </w:p>
    <w:p w14:paraId="1317443F" w14:textId="7EA1D6C9" w:rsidR="00F678E2" w:rsidRDefault="00F678E2" w:rsidP="00284D80">
      <w:pPr>
        <w:tabs>
          <w:tab w:val="left" w:pos="216"/>
        </w:tabs>
        <w:spacing w:after="0"/>
        <w:rPr>
          <w:rFonts w:eastAsia="Palatino Linotype"/>
        </w:rPr>
      </w:pPr>
    </w:p>
    <w:p w14:paraId="21B9DC2D" w14:textId="5B8952F0" w:rsidR="00F678E2" w:rsidRDefault="00F678E2" w:rsidP="00284D80">
      <w:pPr>
        <w:tabs>
          <w:tab w:val="left" w:pos="216"/>
        </w:tabs>
        <w:spacing w:after="0"/>
        <w:rPr>
          <w:rFonts w:eastAsia="Palatino Linotype"/>
        </w:rPr>
      </w:pPr>
      <w:r>
        <w:rPr>
          <w:rFonts w:eastAsia="Palatino Linotype"/>
        </w:rPr>
        <w:t xml:space="preserve">Fig X shows the results obtained by each method across all 95 datasets by each performance metric. </w:t>
      </w:r>
    </w:p>
    <w:p w14:paraId="3E3FAE22" w14:textId="2C082C3D" w:rsidR="00F678E2" w:rsidRDefault="00F678E2" w:rsidP="00284D80">
      <w:pPr>
        <w:tabs>
          <w:tab w:val="left" w:pos="216"/>
        </w:tabs>
        <w:spacing w:after="0"/>
        <w:rPr>
          <w:rFonts w:eastAsia="Palatino Linotype"/>
        </w:rPr>
      </w:pPr>
    </w:p>
    <w:p w14:paraId="5095EA7D" w14:textId="32EFED6A" w:rsidR="00F678E2" w:rsidRDefault="001B41D0" w:rsidP="00284D80">
      <w:pPr>
        <w:tabs>
          <w:tab w:val="left" w:pos="216"/>
        </w:tabs>
        <w:spacing w:after="0"/>
        <w:rPr>
          <w:rFonts w:eastAsia="Palatino Linotype"/>
        </w:rPr>
      </w:pPr>
      <w:r>
        <w:rPr>
          <w:rFonts w:eastAsia="Palatino Linotype"/>
        </w:rPr>
        <w:t xml:space="preserve">In Fig X, a statistical analysis can be reviewed carried out via </w:t>
      </w:r>
      <w:proofErr w:type="spellStart"/>
      <w:r>
        <w:rPr>
          <w:rFonts w:eastAsia="Palatino Linotype"/>
        </w:rPr>
        <w:t>Bonferroni</w:t>
      </w:r>
      <w:proofErr w:type="spellEnd"/>
      <w:r>
        <w:rPr>
          <w:rFonts w:eastAsia="Palatino Linotype"/>
        </w:rPr>
        <w:t xml:space="preserve"> corrected t-tests.</w:t>
      </w:r>
    </w:p>
    <w:p w14:paraId="3973CF21" w14:textId="2ADDF3BD" w:rsidR="001B41D0" w:rsidRDefault="001B41D0" w:rsidP="00284D80">
      <w:pPr>
        <w:tabs>
          <w:tab w:val="left" w:pos="216"/>
        </w:tabs>
        <w:spacing w:after="0"/>
        <w:rPr>
          <w:rFonts w:eastAsia="Palatino Linotype"/>
        </w:rPr>
      </w:pPr>
    </w:p>
    <w:p w14:paraId="1FDC6FD4" w14:textId="1AD1021B" w:rsidR="001B41D0" w:rsidRDefault="001B41D0" w:rsidP="00284D80">
      <w:pPr>
        <w:tabs>
          <w:tab w:val="left" w:pos="216"/>
        </w:tabs>
        <w:spacing w:after="0"/>
        <w:rPr>
          <w:rFonts w:eastAsia="Palatino Linotype"/>
        </w:rPr>
      </w:pPr>
      <w:r>
        <w:rPr>
          <w:rFonts w:eastAsia="Palatino Linotype"/>
        </w:rPr>
        <w:t xml:space="preserve">In Table </w:t>
      </w:r>
      <w:r w:rsidR="00575A7C">
        <w:rPr>
          <w:rFonts w:eastAsia="Palatino Linotype"/>
        </w:rPr>
        <w:t>6</w:t>
      </w:r>
      <w:r>
        <w:rPr>
          <w:rFonts w:eastAsia="Palatino Linotype"/>
        </w:rPr>
        <w:t xml:space="preserve">, a </w:t>
      </w:r>
      <w:proofErr w:type="spellStart"/>
      <w:r>
        <w:rPr>
          <w:rFonts w:eastAsia="Palatino Linotype"/>
        </w:rPr>
        <w:t>Borda</w:t>
      </w:r>
      <w:proofErr w:type="spellEnd"/>
      <w:r>
        <w:rPr>
          <w:rFonts w:eastAsia="Palatino Linotype"/>
        </w:rPr>
        <w:t xml:space="preserve"> aggregation-based ranking of the methods according to their performance on each metric is presented. </w:t>
      </w:r>
    </w:p>
    <w:p w14:paraId="5F4A8D24" w14:textId="77777777" w:rsidR="00575A7C" w:rsidRDefault="00575A7C" w:rsidP="00284D80">
      <w:pPr>
        <w:tabs>
          <w:tab w:val="left" w:pos="216"/>
        </w:tabs>
        <w:spacing w:after="0"/>
        <w:rPr>
          <w:rFonts w:eastAsia="Palatino Linotype"/>
        </w:rPr>
      </w:pPr>
      <w:bookmarkStart w:id="4" w:name="_GoBack"/>
      <w:bookmarkEnd w:id="4"/>
    </w:p>
    <w:p w14:paraId="2C316736" w14:textId="18A55C42" w:rsidR="00C36F03" w:rsidRPr="00575A7C" w:rsidRDefault="00575A7C" w:rsidP="00575A7C">
      <w:pPr>
        <w:tabs>
          <w:tab w:val="left" w:pos="216"/>
        </w:tabs>
        <w:spacing w:after="0"/>
        <w:rPr>
          <w:rFonts w:eastAsia="Palatino Linotype"/>
        </w:rPr>
      </w:pPr>
      <w:r>
        <w:rPr>
          <w:rFonts w:eastAsia="Palatino Linotype"/>
        </w:rPr>
        <w:t xml:space="preserve">Table 6. </w:t>
      </w:r>
      <w:proofErr w:type="spellStart"/>
      <w:r>
        <w:rPr>
          <w:rFonts w:eastAsia="Palatino Linotype"/>
        </w:rPr>
        <w:t>Borda</w:t>
      </w:r>
      <w:proofErr w:type="spellEnd"/>
      <w:r>
        <w:rPr>
          <w:rFonts w:eastAsia="Palatino Linotype"/>
        </w:rPr>
        <w:t xml:space="preserve"> ranking by each performance metric across all 95 datasets. </w:t>
      </w:r>
    </w:p>
    <w:tbl>
      <w:tblPr>
        <w:tblStyle w:val="TableGrid"/>
        <w:tblW w:w="7356" w:type="dxa"/>
        <w:tblLook w:val="04A0" w:firstRow="1" w:lastRow="0" w:firstColumn="1" w:lastColumn="0" w:noHBand="0" w:noVBand="1"/>
      </w:tblPr>
      <w:tblGrid>
        <w:gridCol w:w="960"/>
        <w:gridCol w:w="1252"/>
        <w:gridCol w:w="1252"/>
        <w:gridCol w:w="1252"/>
        <w:gridCol w:w="1252"/>
        <w:gridCol w:w="1252"/>
        <w:gridCol w:w="1252"/>
      </w:tblGrid>
      <w:tr w:rsidR="00C36F03" w:rsidRPr="00C36F03" w14:paraId="21D0CCF9" w14:textId="77777777" w:rsidTr="00C36F03">
        <w:trPr>
          <w:trHeight w:val="300"/>
        </w:trPr>
        <w:tc>
          <w:tcPr>
            <w:tcW w:w="960" w:type="dxa"/>
            <w:noWrap/>
            <w:hideMark/>
          </w:tcPr>
          <w:p w14:paraId="43439EB4"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Method</w:t>
            </w:r>
          </w:p>
        </w:tc>
        <w:tc>
          <w:tcPr>
            <w:tcW w:w="1066" w:type="dxa"/>
            <w:noWrap/>
            <w:hideMark/>
          </w:tcPr>
          <w:p w14:paraId="142C288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RI</w:t>
            </w:r>
          </w:p>
        </w:tc>
        <w:tc>
          <w:tcPr>
            <w:tcW w:w="1066" w:type="dxa"/>
            <w:noWrap/>
            <w:hideMark/>
          </w:tcPr>
          <w:p w14:paraId="7D1B5AF1"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MI</w:t>
            </w:r>
          </w:p>
        </w:tc>
        <w:tc>
          <w:tcPr>
            <w:tcW w:w="1066" w:type="dxa"/>
            <w:noWrap/>
            <w:hideMark/>
          </w:tcPr>
          <w:p w14:paraId="1D7CCD95"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urity</w:t>
            </w:r>
          </w:p>
        </w:tc>
        <w:tc>
          <w:tcPr>
            <w:tcW w:w="1066" w:type="dxa"/>
            <w:noWrap/>
            <w:hideMark/>
          </w:tcPr>
          <w:p w14:paraId="57E794AF"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SS</w:t>
            </w:r>
          </w:p>
        </w:tc>
        <w:tc>
          <w:tcPr>
            <w:tcW w:w="1066" w:type="dxa"/>
            <w:noWrap/>
            <w:hideMark/>
          </w:tcPr>
          <w:p w14:paraId="6A3FE952"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CHS</w:t>
            </w:r>
          </w:p>
        </w:tc>
        <w:tc>
          <w:tcPr>
            <w:tcW w:w="1066" w:type="dxa"/>
            <w:noWrap/>
            <w:hideMark/>
          </w:tcPr>
          <w:p w14:paraId="30E6D04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BS</w:t>
            </w:r>
          </w:p>
        </w:tc>
      </w:tr>
      <w:tr w:rsidR="00C36F03" w:rsidRPr="00C36F03" w14:paraId="502C5BC8" w14:textId="77777777" w:rsidTr="00C36F03">
        <w:trPr>
          <w:trHeight w:val="300"/>
        </w:trPr>
        <w:tc>
          <w:tcPr>
            <w:tcW w:w="960" w:type="dxa"/>
            <w:noWrap/>
            <w:hideMark/>
          </w:tcPr>
          <w:p w14:paraId="62542121"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w:t>
            </w:r>
          </w:p>
        </w:tc>
        <w:tc>
          <w:tcPr>
            <w:tcW w:w="1066" w:type="dxa"/>
            <w:noWrap/>
            <w:hideMark/>
          </w:tcPr>
          <w:p w14:paraId="5087E36D"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c>
          <w:tcPr>
            <w:tcW w:w="1066" w:type="dxa"/>
            <w:noWrap/>
            <w:hideMark/>
          </w:tcPr>
          <w:p w14:paraId="082CB0C8"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c>
          <w:tcPr>
            <w:tcW w:w="1066" w:type="dxa"/>
            <w:noWrap/>
            <w:hideMark/>
          </w:tcPr>
          <w:p w14:paraId="35869683"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c>
          <w:tcPr>
            <w:tcW w:w="1066" w:type="dxa"/>
            <w:noWrap/>
            <w:hideMark/>
          </w:tcPr>
          <w:p w14:paraId="0748FFBA"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c>
          <w:tcPr>
            <w:tcW w:w="1066" w:type="dxa"/>
            <w:noWrap/>
            <w:hideMark/>
          </w:tcPr>
          <w:p w14:paraId="168737C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c>
          <w:tcPr>
            <w:tcW w:w="1066" w:type="dxa"/>
            <w:noWrap/>
            <w:hideMark/>
          </w:tcPr>
          <w:p w14:paraId="5C73590E"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r>
      <w:tr w:rsidR="00C36F03" w:rsidRPr="00C36F03" w14:paraId="29C3B045" w14:textId="77777777" w:rsidTr="00C36F03">
        <w:trPr>
          <w:trHeight w:val="300"/>
        </w:trPr>
        <w:tc>
          <w:tcPr>
            <w:tcW w:w="960" w:type="dxa"/>
            <w:noWrap/>
            <w:hideMark/>
          </w:tcPr>
          <w:p w14:paraId="50C9DE7F"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2</w:t>
            </w:r>
          </w:p>
        </w:tc>
        <w:tc>
          <w:tcPr>
            <w:tcW w:w="1066" w:type="dxa"/>
            <w:noWrap/>
            <w:hideMark/>
          </w:tcPr>
          <w:p w14:paraId="6B699BF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c>
          <w:tcPr>
            <w:tcW w:w="1066" w:type="dxa"/>
            <w:noWrap/>
            <w:hideMark/>
          </w:tcPr>
          <w:p w14:paraId="4D91D0F6"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c>
          <w:tcPr>
            <w:tcW w:w="1066" w:type="dxa"/>
            <w:noWrap/>
            <w:hideMark/>
          </w:tcPr>
          <w:p w14:paraId="6E0A530B"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c>
          <w:tcPr>
            <w:tcW w:w="1066" w:type="dxa"/>
            <w:noWrap/>
            <w:hideMark/>
          </w:tcPr>
          <w:p w14:paraId="1D20B97F"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c>
          <w:tcPr>
            <w:tcW w:w="1066" w:type="dxa"/>
            <w:noWrap/>
            <w:hideMark/>
          </w:tcPr>
          <w:p w14:paraId="0B78F137"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c>
          <w:tcPr>
            <w:tcW w:w="1066" w:type="dxa"/>
            <w:noWrap/>
            <w:hideMark/>
          </w:tcPr>
          <w:p w14:paraId="39CA87AC"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r>
      <w:tr w:rsidR="00C36F03" w:rsidRPr="00C36F03" w14:paraId="4003C94C" w14:textId="77777777" w:rsidTr="00C36F03">
        <w:trPr>
          <w:trHeight w:val="300"/>
        </w:trPr>
        <w:tc>
          <w:tcPr>
            <w:tcW w:w="960" w:type="dxa"/>
            <w:noWrap/>
            <w:hideMark/>
          </w:tcPr>
          <w:p w14:paraId="534E184A"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3</w:t>
            </w:r>
          </w:p>
        </w:tc>
        <w:tc>
          <w:tcPr>
            <w:tcW w:w="1066" w:type="dxa"/>
            <w:noWrap/>
            <w:hideMark/>
          </w:tcPr>
          <w:p w14:paraId="7606A4D3"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c>
          <w:tcPr>
            <w:tcW w:w="1066" w:type="dxa"/>
            <w:noWrap/>
            <w:hideMark/>
          </w:tcPr>
          <w:p w14:paraId="77EE199A"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c>
          <w:tcPr>
            <w:tcW w:w="1066" w:type="dxa"/>
            <w:noWrap/>
            <w:hideMark/>
          </w:tcPr>
          <w:p w14:paraId="045918F8"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c>
          <w:tcPr>
            <w:tcW w:w="1066" w:type="dxa"/>
            <w:noWrap/>
            <w:hideMark/>
          </w:tcPr>
          <w:p w14:paraId="691F847C"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c>
          <w:tcPr>
            <w:tcW w:w="1066" w:type="dxa"/>
            <w:noWrap/>
            <w:hideMark/>
          </w:tcPr>
          <w:p w14:paraId="792A7132"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c>
          <w:tcPr>
            <w:tcW w:w="1066" w:type="dxa"/>
            <w:noWrap/>
            <w:hideMark/>
          </w:tcPr>
          <w:p w14:paraId="6C45776F"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Isomap</w:t>
            </w:r>
            <w:proofErr w:type="spellEnd"/>
          </w:p>
        </w:tc>
      </w:tr>
      <w:tr w:rsidR="00C36F03" w:rsidRPr="00C36F03" w14:paraId="7005ADFB" w14:textId="77777777" w:rsidTr="00C36F03">
        <w:trPr>
          <w:trHeight w:val="300"/>
        </w:trPr>
        <w:tc>
          <w:tcPr>
            <w:tcW w:w="960" w:type="dxa"/>
            <w:noWrap/>
            <w:hideMark/>
          </w:tcPr>
          <w:p w14:paraId="6C4E38B5"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4</w:t>
            </w:r>
          </w:p>
        </w:tc>
        <w:tc>
          <w:tcPr>
            <w:tcW w:w="1066" w:type="dxa"/>
            <w:noWrap/>
            <w:hideMark/>
          </w:tcPr>
          <w:p w14:paraId="0FE25844"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c>
          <w:tcPr>
            <w:tcW w:w="1066" w:type="dxa"/>
            <w:noWrap/>
            <w:hideMark/>
          </w:tcPr>
          <w:p w14:paraId="7960DA61"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c>
          <w:tcPr>
            <w:tcW w:w="1066" w:type="dxa"/>
            <w:noWrap/>
            <w:hideMark/>
          </w:tcPr>
          <w:p w14:paraId="13A6A57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c>
          <w:tcPr>
            <w:tcW w:w="1066" w:type="dxa"/>
            <w:noWrap/>
            <w:hideMark/>
          </w:tcPr>
          <w:p w14:paraId="7B2775C3"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c>
          <w:tcPr>
            <w:tcW w:w="1066" w:type="dxa"/>
            <w:noWrap/>
            <w:hideMark/>
          </w:tcPr>
          <w:p w14:paraId="33DDB360"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c>
          <w:tcPr>
            <w:tcW w:w="1066" w:type="dxa"/>
            <w:noWrap/>
            <w:hideMark/>
          </w:tcPr>
          <w:p w14:paraId="5B373554"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r>
      <w:tr w:rsidR="00C36F03" w:rsidRPr="00C36F03" w14:paraId="0FA771E9" w14:textId="77777777" w:rsidTr="00C36F03">
        <w:trPr>
          <w:trHeight w:val="300"/>
        </w:trPr>
        <w:tc>
          <w:tcPr>
            <w:tcW w:w="960" w:type="dxa"/>
            <w:noWrap/>
            <w:hideMark/>
          </w:tcPr>
          <w:p w14:paraId="24F0678D"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5</w:t>
            </w:r>
          </w:p>
        </w:tc>
        <w:tc>
          <w:tcPr>
            <w:tcW w:w="1066" w:type="dxa"/>
            <w:noWrap/>
            <w:hideMark/>
          </w:tcPr>
          <w:p w14:paraId="35C15F52"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c>
          <w:tcPr>
            <w:tcW w:w="1066" w:type="dxa"/>
            <w:noWrap/>
            <w:hideMark/>
          </w:tcPr>
          <w:p w14:paraId="5672911F"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c>
          <w:tcPr>
            <w:tcW w:w="1066" w:type="dxa"/>
            <w:noWrap/>
            <w:hideMark/>
          </w:tcPr>
          <w:p w14:paraId="04364548"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c>
          <w:tcPr>
            <w:tcW w:w="1066" w:type="dxa"/>
            <w:noWrap/>
            <w:hideMark/>
          </w:tcPr>
          <w:p w14:paraId="310C87AA"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c>
          <w:tcPr>
            <w:tcW w:w="1066" w:type="dxa"/>
            <w:noWrap/>
            <w:hideMark/>
          </w:tcPr>
          <w:p w14:paraId="48BD5A8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c>
          <w:tcPr>
            <w:tcW w:w="1066" w:type="dxa"/>
            <w:noWrap/>
            <w:hideMark/>
          </w:tcPr>
          <w:p w14:paraId="2347AC3D"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ACeDeC</w:t>
            </w:r>
            <w:proofErr w:type="spellEnd"/>
          </w:p>
        </w:tc>
      </w:tr>
      <w:tr w:rsidR="00C36F03" w:rsidRPr="00C36F03" w14:paraId="381D8C42" w14:textId="77777777" w:rsidTr="00C36F03">
        <w:trPr>
          <w:trHeight w:val="300"/>
        </w:trPr>
        <w:tc>
          <w:tcPr>
            <w:tcW w:w="960" w:type="dxa"/>
            <w:noWrap/>
            <w:hideMark/>
          </w:tcPr>
          <w:p w14:paraId="25C9B1A4"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6</w:t>
            </w:r>
          </w:p>
        </w:tc>
        <w:tc>
          <w:tcPr>
            <w:tcW w:w="1066" w:type="dxa"/>
            <w:noWrap/>
            <w:hideMark/>
          </w:tcPr>
          <w:p w14:paraId="45B0AAAF"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c>
          <w:tcPr>
            <w:tcW w:w="1066" w:type="dxa"/>
            <w:noWrap/>
            <w:hideMark/>
          </w:tcPr>
          <w:p w14:paraId="2590C7B4"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c>
          <w:tcPr>
            <w:tcW w:w="1066" w:type="dxa"/>
            <w:noWrap/>
            <w:hideMark/>
          </w:tcPr>
          <w:p w14:paraId="3E4A0CD9"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c>
          <w:tcPr>
            <w:tcW w:w="1066" w:type="dxa"/>
            <w:noWrap/>
            <w:hideMark/>
          </w:tcPr>
          <w:p w14:paraId="39DBAD1C"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c>
          <w:tcPr>
            <w:tcW w:w="1066" w:type="dxa"/>
            <w:noWrap/>
            <w:hideMark/>
          </w:tcPr>
          <w:p w14:paraId="3B8CE191"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c>
          <w:tcPr>
            <w:tcW w:w="1066" w:type="dxa"/>
            <w:noWrap/>
            <w:hideMark/>
          </w:tcPr>
          <w:p w14:paraId="26B63BB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r>
      <w:tr w:rsidR="00C36F03" w:rsidRPr="00C36F03" w14:paraId="1A5D13CA" w14:textId="77777777" w:rsidTr="00C36F03">
        <w:trPr>
          <w:trHeight w:val="300"/>
        </w:trPr>
        <w:tc>
          <w:tcPr>
            <w:tcW w:w="960" w:type="dxa"/>
            <w:noWrap/>
            <w:hideMark/>
          </w:tcPr>
          <w:p w14:paraId="609AA354"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7</w:t>
            </w:r>
          </w:p>
        </w:tc>
        <w:tc>
          <w:tcPr>
            <w:tcW w:w="1066" w:type="dxa"/>
            <w:noWrap/>
            <w:hideMark/>
          </w:tcPr>
          <w:p w14:paraId="2778C82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c>
          <w:tcPr>
            <w:tcW w:w="1066" w:type="dxa"/>
            <w:noWrap/>
            <w:hideMark/>
          </w:tcPr>
          <w:p w14:paraId="5FA4271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c>
          <w:tcPr>
            <w:tcW w:w="1066" w:type="dxa"/>
            <w:noWrap/>
            <w:hideMark/>
          </w:tcPr>
          <w:p w14:paraId="377C4E6F"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VaDE</w:t>
            </w:r>
            <w:proofErr w:type="spellEnd"/>
          </w:p>
        </w:tc>
        <w:tc>
          <w:tcPr>
            <w:tcW w:w="1066" w:type="dxa"/>
            <w:noWrap/>
            <w:hideMark/>
          </w:tcPr>
          <w:p w14:paraId="36D9D131"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c>
          <w:tcPr>
            <w:tcW w:w="1066" w:type="dxa"/>
            <w:noWrap/>
            <w:hideMark/>
          </w:tcPr>
          <w:p w14:paraId="5D3B089C"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c>
          <w:tcPr>
            <w:tcW w:w="1066" w:type="dxa"/>
            <w:noWrap/>
            <w:hideMark/>
          </w:tcPr>
          <w:p w14:paraId="3CC63146"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r>
      <w:tr w:rsidR="00C36F03" w:rsidRPr="00C36F03" w14:paraId="6F676AB8" w14:textId="77777777" w:rsidTr="00C36F03">
        <w:trPr>
          <w:trHeight w:val="300"/>
        </w:trPr>
        <w:tc>
          <w:tcPr>
            <w:tcW w:w="960" w:type="dxa"/>
            <w:noWrap/>
            <w:hideMark/>
          </w:tcPr>
          <w:p w14:paraId="7FCCD930"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8</w:t>
            </w:r>
          </w:p>
        </w:tc>
        <w:tc>
          <w:tcPr>
            <w:tcW w:w="1066" w:type="dxa"/>
            <w:noWrap/>
            <w:hideMark/>
          </w:tcPr>
          <w:p w14:paraId="70B4F81A"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c>
          <w:tcPr>
            <w:tcW w:w="1066" w:type="dxa"/>
            <w:noWrap/>
            <w:hideMark/>
          </w:tcPr>
          <w:p w14:paraId="699EEC69"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c>
          <w:tcPr>
            <w:tcW w:w="1066" w:type="dxa"/>
            <w:noWrap/>
            <w:hideMark/>
          </w:tcPr>
          <w:p w14:paraId="10E078C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DC</w:t>
            </w:r>
          </w:p>
        </w:tc>
        <w:tc>
          <w:tcPr>
            <w:tcW w:w="1066" w:type="dxa"/>
            <w:noWrap/>
            <w:hideMark/>
          </w:tcPr>
          <w:p w14:paraId="0E86FF3B"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c>
          <w:tcPr>
            <w:tcW w:w="1066" w:type="dxa"/>
            <w:noWrap/>
            <w:hideMark/>
          </w:tcPr>
          <w:p w14:paraId="6BFA3B18"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c>
          <w:tcPr>
            <w:tcW w:w="1066" w:type="dxa"/>
            <w:noWrap/>
            <w:hideMark/>
          </w:tcPr>
          <w:p w14:paraId="79B9FE8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r>
      <w:tr w:rsidR="00C36F03" w:rsidRPr="00C36F03" w14:paraId="23BDF711" w14:textId="77777777" w:rsidTr="00C36F03">
        <w:trPr>
          <w:trHeight w:val="300"/>
        </w:trPr>
        <w:tc>
          <w:tcPr>
            <w:tcW w:w="960" w:type="dxa"/>
            <w:noWrap/>
            <w:hideMark/>
          </w:tcPr>
          <w:p w14:paraId="6D760CA7"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9</w:t>
            </w:r>
          </w:p>
        </w:tc>
        <w:tc>
          <w:tcPr>
            <w:tcW w:w="1066" w:type="dxa"/>
            <w:noWrap/>
            <w:hideMark/>
          </w:tcPr>
          <w:p w14:paraId="64D04D97"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PCA</w:t>
            </w:r>
          </w:p>
        </w:tc>
        <w:tc>
          <w:tcPr>
            <w:tcW w:w="1066" w:type="dxa"/>
            <w:noWrap/>
            <w:hideMark/>
          </w:tcPr>
          <w:p w14:paraId="263D7B7D"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c>
          <w:tcPr>
            <w:tcW w:w="1066" w:type="dxa"/>
            <w:noWrap/>
            <w:hideMark/>
          </w:tcPr>
          <w:p w14:paraId="1FB737E3"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c>
          <w:tcPr>
            <w:tcW w:w="1066" w:type="dxa"/>
            <w:noWrap/>
            <w:hideMark/>
          </w:tcPr>
          <w:p w14:paraId="52E7D243"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c>
          <w:tcPr>
            <w:tcW w:w="1066" w:type="dxa"/>
            <w:noWrap/>
            <w:hideMark/>
          </w:tcPr>
          <w:p w14:paraId="227A232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c>
          <w:tcPr>
            <w:tcW w:w="1066" w:type="dxa"/>
            <w:noWrap/>
            <w:hideMark/>
          </w:tcPr>
          <w:p w14:paraId="42A3DF65"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r>
      <w:tr w:rsidR="00C36F03" w:rsidRPr="00C36F03" w14:paraId="2D7F1313" w14:textId="77777777" w:rsidTr="00C36F03">
        <w:trPr>
          <w:trHeight w:val="300"/>
        </w:trPr>
        <w:tc>
          <w:tcPr>
            <w:tcW w:w="960" w:type="dxa"/>
            <w:noWrap/>
            <w:hideMark/>
          </w:tcPr>
          <w:p w14:paraId="49BC04B1"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0</w:t>
            </w:r>
          </w:p>
        </w:tc>
        <w:tc>
          <w:tcPr>
            <w:tcW w:w="1066" w:type="dxa"/>
            <w:noWrap/>
            <w:hideMark/>
          </w:tcPr>
          <w:p w14:paraId="4D0CD902"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c>
          <w:tcPr>
            <w:tcW w:w="1066" w:type="dxa"/>
            <w:noWrap/>
            <w:hideMark/>
          </w:tcPr>
          <w:p w14:paraId="00EE1259"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c>
          <w:tcPr>
            <w:tcW w:w="1066" w:type="dxa"/>
            <w:noWrap/>
            <w:hideMark/>
          </w:tcPr>
          <w:p w14:paraId="48429408"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c>
          <w:tcPr>
            <w:tcW w:w="1066" w:type="dxa"/>
            <w:noWrap/>
            <w:hideMark/>
          </w:tcPr>
          <w:p w14:paraId="3D35DD7C"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c>
          <w:tcPr>
            <w:tcW w:w="1066" w:type="dxa"/>
            <w:noWrap/>
            <w:hideMark/>
          </w:tcPr>
          <w:p w14:paraId="567EB689"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c>
          <w:tcPr>
            <w:tcW w:w="1066" w:type="dxa"/>
            <w:noWrap/>
            <w:hideMark/>
          </w:tcPr>
          <w:p w14:paraId="562D9377"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DEC</w:t>
            </w:r>
          </w:p>
        </w:tc>
      </w:tr>
      <w:tr w:rsidR="00C36F03" w:rsidRPr="00C36F03" w14:paraId="205C1393" w14:textId="77777777" w:rsidTr="00C36F03">
        <w:trPr>
          <w:trHeight w:val="300"/>
        </w:trPr>
        <w:tc>
          <w:tcPr>
            <w:tcW w:w="960" w:type="dxa"/>
            <w:noWrap/>
            <w:hideMark/>
          </w:tcPr>
          <w:p w14:paraId="7F0B8761"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1</w:t>
            </w:r>
          </w:p>
        </w:tc>
        <w:tc>
          <w:tcPr>
            <w:tcW w:w="1066" w:type="dxa"/>
            <w:noWrap/>
            <w:hideMark/>
          </w:tcPr>
          <w:p w14:paraId="78559F61"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c>
          <w:tcPr>
            <w:tcW w:w="1066" w:type="dxa"/>
            <w:noWrap/>
            <w:hideMark/>
          </w:tcPr>
          <w:p w14:paraId="07D031E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ICA</w:t>
            </w:r>
          </w:p>
        </w:tc>
        <w:tc>
          <w:tcPr>
            <w:tcW w:w="1066" w:type="dxa"/>
            <w:noWrap/>
            <w:hideMark/>
          </w:tcPr>
          <w:p w14:paraId="5917CA94"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c>
          <w:tcPr>
            <w:tcW w:w="1066" w:type="dxa"/>
            <w:noWrap/>
            <w:hideMark/>
          </w:tcPr>
          <w:p w14:paraId="00C3712D"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c>
          <w:tcPr>
            <w:tcW w:w="1066" w:type="dxa"/>
            <w:noWrap/>
            <w:hideMark/>
          </w:tcPr>
          <w:p w14:paraId="64D983E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c>
          <w:tcPr>
            <w:tcW w:w="1066" w:type="dxa"/>
            <w:noWrap/>
            <w:hideMark/>
          </w:tcPr>
          <w:p w14:paraId="07A6AD89"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r>
      <w:tr w:rsidR="00C36F03" w:rsidRPr="00C36F03" w14:paraId="3D8A9E29" w14:textId="77777777" w:rsidTr="00C36F03">
        <w:trPr>
          <w:trHeight w:val="300"/>
        </w:trPr>
        <w:tc>
          <w:tcPr>
            <w:tcW w:w="960" w:type="dxa"/>
            <w:noWrap/>
            <w:hideMark/>
          </w:tcPr>
          <w:p w14:paraId="0767A7BA"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2</w:t>
            </w:r>
          </w:p>
        </w:tc>
        <w:tc>
          <w:tcPr>
            <w:tcW w:w="1066" w:type="dxa"/>
            <w:noWrap/>
            <w:hideMark/>
          </w:tcPr>
          <w:p w14:paraId="2E9A3C53"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N2D</w:t>
            </w:r>
          </w:p>
        </w:tc>
        <w:tc>
          <w:tcPr>
            <w:tcW w:w="1066" w:type="dxa"/>
            <w:noWrap/>
            <w:hideMark/>
          </w:tcPr>
          <w:p w14:paraId="6E090701"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c>
          <w:tcPr>
            <w:tcW w:w="1066" w:type="dxa"/>
            <w:noWrap/>
            <w:hideMark/>
          </w:tcPr>
          <w:p w14:paraId="6B5E9CCF"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DECK</w:t>
            </w:r>
            <w:proofErr w:type="spellEnd"/>
          </w:p>
        </w:tc>
        <w:tc>
          <w:tcPr>
            <w:tcW w:w="1066" w:type="dxa"/>
            <w:noWrap/>
            <w:hideMark/>
          </w:tcPr>
          <w:p w14:paraId="27B29D53"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c>
          <w:tcPr>
            <w:tcW w:w="1066" w:type="dxa"/>
            <w:noWrap/>
            <w:hideMark/>
          </w:tcPr>
          <w:p w14:paraId="0A4A30D4"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c>
          <w:tcPr>
            <w:tcW w:w="1066" w:type="dxa"/>
            <w:noWrap/>
            <w:hideMark/>
          </w:tcPr>
          <w:p w14:paraId="5B3FE6E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EC</w:t>
            </w:r>
          </w:p>
        </w:tc>
      </w:tr>
      <w:tr w:rsidR="00C36F03" w:rsidRPr="00C36F03" w14:paraId="273FE438" w14:textId="77777777" w:rsidTr="00C36F03">
        <w:trPr>
          <w:trHeight w:val="300"/>
        </w:trPr>
        <w:tc>
          <w:tcPr>
            <w:tcW w:w="960" w:type="dxa"/>
            <w:noWrap/>
            <w:hideMark/>
          </w:tcPr>
          <w:p w14:paraId="09E26E1A"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3</w:t>
            </w:r>
          </w:p>
        </w:tc>
        <w:tc>
          <w:tcPr>
            <w:tcW w:w="1066" w:type="dxa"/>
            <w:noWrap/>
            <w:hideMark/>
          </w:tcPr>
          <w:p w14:paraId="4EA6A1CD"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c>
          <w:tcPr>
            <w:tcW w:w="1066" w:type="dxa"/>
            <w:noWrap/>
            <w:hideMark/>
          </w:tcPr>
          <w:p w14:paraId="699A24D0"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KM</w:t>
            </w:r>
          </w:p>
        </w:tc>
        <w:tc>
          <w:tcPr>
            <w:tcW w:w="1066" w:type="dxa"/>
            <w:noWrap/>
            <w:hideMark/>
          </w:tcPr>
          <w:p w14:paraId="59833C9E"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c>
          <w:tcPr>
            <w:tcW w:w="1066" w:type="dxa"/>
            <w:noWrap/>
            <w:hideMark/>
          </w:tcPr>
          <w:p w14:paraId="1AB9594F"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ipEncoder</w:t>
            </w:r>
            <w:proofErr w:type="spellEnd"/>
          </w:p>
        </w:tc>
        <w:tc>
          <w:tcPr>
            <w:tcW w:w="1066" w:type="dxa"/>
            <w:noWrap/>
            <w:hideMark/>
          </w:tcPr>
          <w:p w14:paraId="53A3F25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c>
          <w:tcPr>
            <w:tcW w:w="1066" w:type="dxa"/>
            <w:noWrap/>
            <w:hideMark/>
          </w:tcPr>
          <w:p w14:paraId="539571E9"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DCN</w:t>
            </w:r>
          </w:p>
        </w:tc>
      </w:tr>
      <w:tr w:rsidR="00C36F03" w:rsidRPr="00C36F03" w14:paraId="18C28CDE" w14:textId="77777777" w:rsidTr="00C36F03">
        <w:trPr>
          <w:trHeight w:val="300"/>
        </w:trPr>
        <w:tc>
          <w:tcPr>
            <w:tcW w:w="960" w:type="dxa"/>
            <w:noWrap/>
            <w:hideMark/>
          </w:tcPr>
          <w:p w14:paraId="5922F363"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4</w:t>
            </w:r>
          </w:p>
        </w:tc>
        <w:tc>
          <w:tcPr>
            <w:tcW w:w="1066" w:type="dxa"/>
            <w:noWrap/>
            <w:hideMark/>
          </w:tcPr>
          <w:p w14:paraId="2CDFFBE7"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c>
          <w:tcPr>
            <w:tcW w:w="1066" w:type="dxa"/>
            <w:noWrap/>
            <w:hideMark/>
          </w:tcPr>
          <w:p w14:paraId="27CF85B7"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c>
          <w:tcPr>
            <w:tcW w:w="1066" w:type="dxa"/>
            <w:noWrap/>
            <w:hideMark/>
          </w:tcPr>
          <w:p w14:paraId="5F498B2E"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c>
          <w:tcPr>
            <w:tcW w:w="1066" w:type="dxa"/>
            <w:noWrap/>
            <w:hideMark/>
          </w:tcPr>
          <w:p w14:paraId="236D4B6A"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c>
          <w:tcPr>
            <w:tcW w:w="1066" w:type="dxa"/>
            <w:noWrap/>
            <w:hideMark/>
          </w:tcPr>
          <w:p w14:paraId="32F2E3F8"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c>
          <w:tcPr>
            <w:tcW w:w="1066" w:type="dxa"/>
            <w:noWrap/>
            <w:hideMark/>
          </w:tcPr>
          <w:p w14:paraId="2B207F5B"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r>
      <w:tr w:rsidR="00C36F03" w:rsidRPr="00C36F03" w14:paraId="448BA668" w14:textId="77777777" w:rsidTr="00C36F03">
        <w:trPr>
          <w:trHeight w:val="300"/>
        </w:trPr>
        <w:tc>
          <w:tcPr>
            <w:tcW w:w="960" w:type="dxa"/>
            <w:noWrap/>
            <w:hideMark/>
          </w:tcPr>
          <w:p w14:paraId="7AA2ED12" w14:textId="77777777" w:rsidR="00C36F03" w:rsidRPr="00C36F03" w:rsidRDefault="00C36F03" w:rsidP="00C36F03">
            <w:pPr>
              <w:spacing w:line="240" w:lineRule="auto"/>
              <w:jc w:val="right"/>
              <w:rPr>
                <w:rFonts w:ascii="Calibri" w:hAnsi="Calibri" w:cs="Calibri"/>
                <w:color w:val="000000"/>
                <w:sz w:val="22"/>
                <w:szCs w:val="22"/>
                <w:lang w:eastAsia="en-US"/>
              </w:rPr>
            </w:pPr>
            <w:r w:rsidRPr="00C36F03">
              <w:rPr>
                <w:rFonts w:ascii="Calibri" w:hAnsi="Calibri" w:cs="Calibri"/>
                <w:color w:val="000000"/>
                <w:sz w:val="22"/>
                <w:szCs w:val="22"/>
                <w:lang w:eastAsia="en-US"/>
              </w:rPr>
              <w:t>15</w:t>
            </w:r>
          </w:p>
        </w:tc>
        <w:tc>
          <w:tcPr>
            <w:tcW w:w="1066" w:type="dxa"/>
            <w:noWrap/>
            <w:hideMark/>
          </w:tcPr>
          <w:p w14:paraId="576DD63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c>
          <w:tcPr>
            <w:tcW w:w="1066" w:type="dxa"/>
            <w:noWrap/>
            <w:hideMark/>
          </w:tcPr>
          <w:p w14:paraId="2BC077AB"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c>
          <w:tcPr>
            <w:tcW w:w="1066" w:type="dxa"/>
            <w:noWrap/>
            <w:hideMark/>
          </w:tcPr>
          <w:p w14:paraId="11BB939F"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c>
          <w:tcPr>
            <w:tcW w:w="1066" w:type="dxa"/>
            <w:noWrap/>
            <w:hideMark/>
          </w:tcPr>
          <w:p w14:paraId="641AEC96"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c>
          <w:tcPr>
            <w:tcW w:w="1066" w:type="dxa"/>
            <w:noWrap/>
            <w:hideMark/>
          </w:tcPr>
          <w:p w14:paraId="77F32EAD" w14:textId="77777777" w:rsidR="00C36F03" w:rsidRPr="00C36F03" w:rsidRDefault="00C36F03" w:rsidP="00C36F03">
            <w:pPr>
              <w:spacing w:line="240" w:lineRule="auto"/>
              <w:jc w:val="left"/>
              <w:rPr>
                <w:rFonts w:ascii="Calibri" w:hAnsi="Calibri" w:cs="Calibri"/>
                <w:color w:val="000000"/>
                <w:sz w:val="22"/>
                <w:szCs w:val="22"/>
                <w:lang w:eastAsia="en-US"/>
              </w:rPr>
            </w:pPr>
            <w:proofErr w:type="spellStart"/>
            <w:r w:rsidRPr="00C36F03">
              <w:rPr>
                <w:rFonts w:ascii="Calibri" w:hAnsi="Calibri" w:cs="Calibri"/>
                <w:color w:val="000000"/>
                <w:sz w:val="22"/>
                <w:szCs w:val="22"/>
                <w:lang w:eastAsia="en-US"/>
              </w:rPr>
              <w:t>DeepECT</w:t>
            </w:r>
            <w:proofErr w:type="spellEnd"/>
          </w:p>
        </w:tc>
        <w:tc>
          <w:tcPr>
            <w:tcW w:w="1066" w:type="dxa"/>
            <w:noWrap/>
            <w:hideMark/>
          </w:tcPr>
          <w:p w14:paraId="47528A2C" w14:textId="77777777" w:rsidR="00C36F03" w:rsidRPr="00C36F03" w:rsidRDefault="00C36F03" w:rsidP="00C36F03">
            <w:pPr>
              <w:spacing w:line="240" w:lineRule="auto"/>
              <w:jc w:val="left"/>
              <w:rPr>
                <w:rFonts w:ascii="Calibri" w:hAnsi="Calibri" w:cs="Calibri"/>
                <w:color w:val="000000"/>
                <w:sz w:val="22"/>
                <w:szCs w:val="22"/>
                <w:lang w:eastAsia="en-US"/>
              </w:rPr>
            </w:pPr>
            <w:r w:rsidRPr="00C36F03">
              <w:rPr>
                <w:rFonts w:ascii="Calibri" w:hAnsi="Calibri" w:cs="Calibri"/>
                <w:color w:val="000000"/>
                <w:sz w:val="22"/>
                <w:szCs w:val="22"/>
                <w:lang w:eastAsia="en-US"/>
              </w:rPr>
              <w:t>AEC</w:t>
            </w:r>
          </w:p>
        </w:tc>
      </w:tr>
    </w:tbl>
    <w:p w14:paraId="1126F3C2" w14:textId="77777777" w:rsidR="00C36F03" w:rsidRPr="00C71B32" w:rsidRDefault="00C36F03" w:rsidP="00C71B32"/>
    <w:p w14:paraId="18985FFA" w14:textId="24202D82" w:rsidR="00FF30DF" w:rsidRDefault="00FF30DF" w:rsidP="00FF30DF">
      <w:pPr>
        <w:pStyle w:val="Heading1"/>
      </w:pPr>
      <w:r>
        <w:lastRenderedPageBreak/>
        <w:t>Discussion</w:t>
      </w:r>
    </w:p>
    <w:p w14:paraId="7036DE65" w14:textId="6E9073B6" w:rsidR="00FF30DF" w:rsidRDefault="00FF30DF" w:rsidP="00FF30DF"/>
    <w:p w14:paraId="36B40CF2" w14:textId="47E88741" w:rsidR="005D24E1" w:rsidRPr="00FF30DF" w:rsidRDefault="005D24E1" w:rsidP="00FF30DF">
      <w:r>
        <w:t>The results obtained show that indeed deep clustering methods are able to outperform the most traditional of approaches, yet these deep clustering methods …</w:t>
      </w:r>
    </w:p>
    <w:p w14:paraId="72E2F1F5" w14:textId="20B12CDB" w:rsidR="000F5AF6" w:rsidRDefault="000F5AF6" w:rsidP="000F5AF6">
      <w:pPr>
        <w:pStyle w:val="Heading1"/>
      </w:pPr>
      <w:r>
        <w:t>Bibliography</w:t>
      </w:r>
    </w:p>
    <w:p w14:paraId="40A77727" w14:textId="77777777" w:rsidR="002C3381" w:rsidRDefault="000F5AF6" w:rsidP="002C3381">
      <w:pPr>
        <w:pStyle w:val="Bibliography"/>
      </w:pPr>
      <w:r>
        <w:fldChar w:fldCharType="begin"/>
      </w:r>
      <w:r w:rsidR="002C3381">
        <w:instrText xml:space="preserve"> ADDIN ZOTERO_BIBL {"uncited":[],"omitted":[],"custom":[]} CSL_BIBLIOGRAPHY </w:instrText>
      </w:r>
      <w:r>
        <w:fldChar w:fldCharType="separate"/>
      </w:r>
      <w:r w:rsidR="002C3381">
        <w:t>1.</w:t>
      </w:r>
      <w:r w:rsidR="002C3381">
        <w:tab/>
        <w:t xml:space="preserve">Quiroga RQ. Spike sorting. Scholarpedia. 2007 Dec 21;2(12):3583. </w:t>
      </w:r>
    </w:p>
    <w:p w14:paraId="7392ED27" w14:textId="77777777" w:rsidR="002C3381" w:rsidRDefault="002C3381" w:rsidP="002C338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6A0F723" w14:textId="77777777" w:rsidR="002C3381" w:rsidRDefault="002C3381" w:rsidP="002C3381">
      <w:pPr>
        <w:pStyle w:val="Bibliography"/>
      </w:pPr>
      <w:r>
        <w:t>3.</w:t>
      </w:r>
      <w:r>
        <w:tab/>
        <w:t xml:space="preserve">Brown GD, Yamada S, Sejnowski TJ. Independent component analysis at the neural cocktail party. Trends Neurosci. 2001 Jan;24(1):54–63. </w:t>
      </w:r>
    </w:p>
    <w:p w14:paraId="4835F13A" w14:textId="77777777" w:rsidR="002C3381" w:rsidRDefault="002C3381" w:rsidP="002C3381">
      <w:pPr>
        <w:pStyle w:val="Bibliography"/>
      </w:pPr>
      <w:r>
        <w:t>4.</w:t>
      </w:r>
      <w:r>
        <w:tab/>
        <w:t xml:space="preserve">Haykin S, Chen Z. The cocktail party problem. Neural Comput. 2005 Sep;17(9):1875–902. </w:t>
      </w:r>
    </w:p>
    <w:p w14:paraId="58740D0B" w14:textId="77777777" w:rsidR="002C3381" w:rsidRDefault="002C3381" w:rsidP="002C3381">
      <w:pPr>
        <w:pStyle w:val="Bibliography"/>
      </w:pPr>
      <w:r>
        <w:t>5.</w:t>
      </w:r>
      <w:r>
        <w:tab/>
        <w:t xml:space="preserve">Rey HG, Pedreira C, Quian Quiroga R. Past, present and future of spike sorting techniques. Brain Res Bull. 2015 Oct 1;119:106–17. </w:t>
      </w:r>
    </w:p>
    <w:p w14:paraId="77254A11" w14:textId="77777777" w:rsidR="002C3381" w:rsidRDefault="002C3381" w:rsidP="002C3381">
      <w:pPr>
        <w:pStyle w:val="Bibliography"/>
      </w:pPr>
      <w:r>
        <w:t>6.</w:t>
      </w:r>
      <w:r>
        <w:tab/>
        <w:t xml:space="preserve">Chung JE, Magland JF, Barnett AH, Tolosa VM, Tooker AC, Lee KY, et al. A fully automated approach to spike sorting. Neuron. 2017 Sep 13;95(6):1381-1394.e6. </w:t>
      </w:r>
    </w:p>
    <w:p w14:paraId="6C975DAB" w14:textId="77777777" w:rsidR="002C3381" w:rsidRDefault="002C3381" w:rsidP="002C3381">
      <w:pPr>
        <w:pStyle w:val="Bibliography"/>
      </w:pPr>
      <w:r>
        <w:t>7.</w:t>
      </w:r>
      <w:r>
        <w:tab/>
        <w:t xml:space="preserve">Meister M, Pine J, Baylor DA. Multi-neuronal signals from the retina: acquisition and analysis. J Neurosci Methods. 1994 Jan 1;51(1):95–106. </w:t>
      </w:r>
    </w:p>
    <w:p w14:paraId="05F14DC1" w14:textId="77777777" w:rsidR="002C3381" w:rsidRDefault="002C3381" w:rsidP="002C3381">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540967E" w14:textId="77777777" w:rsidR="002C3381" w:rsidRDefault="002C3381" w:rsidP="002C3381">
      <w:pPr>
        <w:pStyle w:val="Bibliography"/>
      </w:pPr>
      <w:r>
        <w:t>9.</w:t>
      </w:r>
      <w:r>
        <w:tab/>
        <w:t xml:space="preserve">Pouzat C, Mazor O, Laurent G. Using noise signature to optimize spike-sorting and to assess neuronal classification quality. J Neurosci Methods. 2002 Dec 31;122(1):43–57. </w:t>
      </w:r>
    </w:p>
    <w:p w14:paraId="69DA2E25" w14:textId="77777777" w:rsidR="002C3381" w:rsidRDefault="002C3381" w:rsidP="002C3381">
      <w:pPr>
        <w:pStyle w:val="Bibliography"/>
      </w:pPr>
      <w:r>
        <w:t>10.</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229417E" w14:textId="77777777" w:rsidR="002C3381" w:rsidRDefault="002C3381" w:rsidP="002C3381">
      <w:pPr>
        <w:pStyle w:val="Bibliography"/>
      </w:pPr>
      <w:r>
        <w:t>11.</w:t>
      </w:r>
      <w:r>
        <w:tab/>
        <w:t xml:space="preserve">Hulata E, Segev R, Ben-Jacob E. A method for spike sorting and detection based on wavelet packets and Shannon’s mutual information. J Neurosci Methods. 2002 May 30;117(1):1–12. </w:t>
      </w:r>
    </w:p>
    <w:p w14:paraId="33C268DF" w14:textId="77777777" w:rsidR="002C3381" w:rsidRDefault="002C3381" w:rsidP="002C3381">
      <w:pPr>
        <w:pStyle w:val="Bibliography"/>
      </w:pPr>
      <w:r>
        <w:t>12.</w:t>
      </w:r>
      <w:r>
        <w:tab/>
        <w:t xml:space="preserve">Stevenson IH, Kording KP. How advances in neural recording affect data analysis. Nat Neurosci. 2011 Feb;14(2):139–42. </w:t>
      </w:r>
    </w:p>
    <w:p w14:paraId="443E14A5" w14:textId="77777777" w:rsidR="002C3381" w:rsidRDefault="002C3381" w:rsidP="002C3381">
      <w:pPr>
        <w:pStyle w:val="Bibliography"/>
      </w:pPr>
      <w:r>
        <w:lastRenderedPageBreak/>
        <w:t>13.</w:t>
      </w:r>
      <w:r>
        <w:tab/>
        <w:t xml:space="preserve">Jun JJ, Steinmetz NA, Siegle JH, Denman DJ, Bauza M, Barbarits B, et al. Fully integrated silicon probes for high-density recording of neural activity. Nature. 2017 Nov;551(7679):232–6. </w:t>
      </w:r>
    </w:p>
    <w:p w14:paraId="1CAACB6B" w14:textId="77777777" w:rsidR="002C3381" w:rsidRDefault="002C3381" w:rsidP="002C3381">
      <w:pPr>
        <w:pStyle w:val="Bibliography"/>
      </w:pPr>
      <w:r>
        <w:t>14.</w:t>
      </w:r>
      <w:r>
        <w:tab/>
        <w:t xml:space="preserve">Steinmetz NA, Aydin C, Lebedeva A, Okun M, Pachitariu M, Bauza M, et al. Neuropixels 2.0: A miniaturized high-density probe for stable, long-term brain recordings. Science. 2021 Apr 16;372(6539):eabf4588. </w:t>
      </w:r>
    </w:p>
    <w:p w14:paraId="5F4A9AAA" w14:textId="77777777" w:rsidR="002C3381" w:rsidRDefault="002C3381" w:rsidP="002C3381">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C1C60F2" w14:textId="77777777" w:rsidR="002C3381" w:rsidRDefault="002C3381" w:rsidP="002C3381">
      <w:pPr>
        <w:pStyle w:val="Bibliography"/>
      </w:pPr>
      <w:r>
        <w:t>16.</w:t>
      </w:r>
      <w:r>
        <w:tab/>
        <w:t xml:space="preserve">Yuan Y, Yang C, Si J. The M-Sorter: An automatic and robust spike detection and classification system. J Neurosci Methods. 2012 Sep 30;210(2):281–90. </w:t>
      </w:r>
    </w:p>
    <w:p w14:paraId="77C0010C" w14:textId="77777777" w:rsidR="002C3381" w:rsidRDefault="002C3381" w:rsidP="002C3381">
      <w:pPr>
        <w:pStyle w:val="Bibliography"/>
      </w:pPr>
      <w:r>
        <w:t>17.</w:t>
      </w:r>
      <w:r>
        <w:tab/>
        <w:t xml:space="preserve">Pachitariu M, Sridhar S, Pennington J, Stringer C. Spike sorting with Kilosort4. Nat Methods. 2024 May;21(5):914–21. </w:t>
      </w:r>
    </w:p>
    <w:p w14:paraId="1BF52119" w14:textId="77777777" w:rsidR="002C3381" w:rsidRDefault="002C3381" w:rsidP="002C3381">
      <w:pPr>
        <w:pStyle w:val="Bibliography"/>
      </w:pPr>
      <w:r>
        <w:t>18.</w:t>
      </w:r>
      <w:r>
        <w:tab/>
        <w:t xml:space="preserve">Pedreira C, Martinez J, Ison MJ, Quian Quiroga R. How many neurons can we see with current spike sorting algorithms? J Neurosci Methods. 2012 Oct 15;211(1):58–65. </w:t>
      </w:r>
    </w:p>
    <w:p w14:paraId="260379C0" w14:textId="77777777" w:rsidR="002C3381" w:rsidRDefault="002C3381" w:rsidP="002C3381">
      <w:pPr>
        <w:pStyle w:val="Bibliography"/>
      </w:pPr>
      <w:r>
        <w:t>19.</w:t>
      </w:r>
      <w:r>
        <w:tab/>
        <w:t xml:space="preserve">Estivill-Castro V. Why so many clustering algorithms: a position paper. SIGKDD Explor Newsl. 2002 Jun 1;4(1):65–75. </w:t>
      </w:r>
    </w:p>
    <w:p w14:paraId="6E628108" w14:textId="77777777" w:rsidR="002C3381" w:rsidRDefault="002C3381" w:rsidP="002C3381">
      <w:pPr>
        <w:pStyle w:val="Bibliography"/>
      </w:pPr>
      <w:r>
        <w:t>20.</w:t>
      </w:r>
      <w:r>
        <w:tab/>
        <w:t xml:space="preserve">Min E, Guo X, Liu Q, Zhang G, Cui J, Long J. A Survey of Clustering With Deep Learning: From the Perspective of Network Architecture. IEEE Access. 2018;6:39501–14. </w:t>
      </w:r>
    </w:p>
    <w:p w14:paraId="53FCF848" w14:textId="77777777" w:rsidR="002C3381" w:rsidRDefault="002C3381" w:rsidP="002C3381">
      <w:pPr>
        <w:pStyle w:val="Bibliography"/>
      </w:pPr>
      <w:r>
        <w:t>21.</w:t>
      </w:r>
      <w:r>
        <w:tab/>
        <w:t xml:space="preserve">Pinaya W, Vieira S, Garcia-Dias R, Mechelli A. Autoencoders. In 2019. p. 193–208. </w:t>
      </w:r>
    </w:p>
    <w:p w14:paraId="2ACDBD0C" w14:textId="77777777" w:rsidR="002C3381" w:rsidRDefault="002C3381" w:rsidP="002C3381">
      <w:pPr>
        <w:pStyle w:val="Bibliography"/>
      </w:pPr>
      <w:r>
        <w:t>22.</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31DA3580" w14:textId="77777777" w:rsidR="002C3381" w:rsidRDefault="002C3381" w:rsidP="002C3381">
      <w:pPr>
        <w:pStyle w:val="Bibliography"/>
      </w:pPr>
      <w:r>
        <w:t>23.</w:t>
      </w:r>
      <w:r>
        <w:tab/>
        <w:t xml:space="preserve">Hinton GE, Salakhutdinov RR. Reducing the dimensionality of data with neural networks. Science. 2006 Jul 28;313(5786):504–7. </w:t>
      </w:r>
    </w:p>
    <w:p w14:paraId="1B43358F" w14:textId="77777777" w:rsidR="002C3381" w:rsidRDefault="002C3381" w:rsidP="002C3381">
      <w:pPr>
        <w:pStyle w:val="Bibliography"/>
      </w:pPr>
      <w:r>
        <w:t>24.</w:t>
      </w:r>
      <w:r>
        <w:tab/>
        <w:t xml:space="preserve">Wang W, Huang Y, Wang Y, Wang L. Generalized Autoencoder: A Neural Network Framework for Dimensionality Reduction. In: 2014 IEEE Conference on Computer Vision and Pattern Recognition Workshops. 2014. p. 496–503. </w:t>
      </w:r>
    </w:p>
    <w:p w14:paraId="7C6A826A" w14:textId="77777777" w:rsidR="002C3381" w:rsidRDefault="002C3381" w:rsidP="002C3381">
      <w:pPr>
        <w:pStyle w:val="Bibliography"/>
      </w:pPr>
      <w:r>
        <w:t>25.</w:t>
      </w:r>
      <w:r>
        <w:tab/>
        <w:t xml:space="preserve">Wang Y, Yao H, Zhao S. Auto-encoder based dimensionality reduction. Neurocomputing. 2016 Apr 5;184:232–42. </w:t>
      </w:r>
    </w:p>
    <w:p w14:paraId="1D1A2A0D" w14:textId="77777777" w:rsidR="002C3381" w:rsidRDefault="002C3381" w:rsidP="002C3381">
      <w:pPr>
        <w:pStyle w:val="Bibliography"/>
      </w:pPr>
      <w:r>
        <w:t>26.</w:t>
      </w:r>
      <w:r>
        <w:tab/>
        <w:t>Radmanesh M, Rezaei AA, Jalili M, Hashemi A, Goudarzi MM. Online spike sorting via deep contractive autoencoder. Neural Netw [Internet]. 2022 Aug 5 [cited 2022 Aug 11]; Available from: https://www.sciencedirect.com/science/article/pii/S089360802200301X</w:t>
      </w:r>
    </w:p>
    <w:p w14:paraId="0FCBECD9" w14:textId="77777777" w:rsidR="002C3381" w:rsidRDefault="002C3381" w:rsidP="002C3381">
      <w:pPr>
        <w:pStyle w:val="Bibliography"/>
      </w:pPr>
      <w:r>
        <w:lastRenderedPageBreak/>
        <w:t>27.</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1D49F62F" w14:textId="77777777" w:rsidR="002C3381" w:rsidRDefault="002C3381" w:rsidP="002C3381">
      <w:pPr>
        <w:pStyle w:val="Bibliography"/>
      </w:pPr>
      <w:r>
        <w:t>28.</w:t>
      </w:r>
      <w:r>
        <w:tab/>
        <w:t xml:space="preserve">Guo X, Gao L, Liu X, Yin J. Improved Deep Embedded Clustering with Local Structure Preservation. 2017;1753–9. </w:t>
      </w:r>
    </w:p>
    <w:p w14:paraId="39762923" w14:textId="77777777" w:rsidR="002C3381" w:rsidRDefault="002C3381" w:rsidP="002C3381">
      <w:pPr>
        <w:pStyle w:val="Bibliography"/>
      </w:pPr>
      <w:r>
        <w:t>29.</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0515092C" w14:textId="77777777" w:rsidR="002C3381" w:rsidRDefault="002C3381" w:rsidP="002C3381">
      <w:pPr>
        <w:pStyle w:val="Bibliography"/>
      </w:pPr>
      <w:r>
        <w:t>30.</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130D8E37" w14:textId="77777777" w:rsidR="002C3381" w:rsidRDefault="002C3381" w:rsidP="002C3381">
      <w:pPr>
        <w:pStyle w:val="Bibliography"/>
      </w:pPr>
      <w:r>
        <w:t>31.</w:t>
      </w:r>
      <w:r>
        <w:tab/>
        <w:t>Miklautz L, Bauer LGM, Mautz D, Tschiatschek S, Böhm C, Plant C. Details (Don’t) Matter: Isolating Cluster Information in Deep Embedded Spaces. In 2021 [cited 2025 Feb 10]. p. 2826–32. Available from: https://www.ijcai.org/proceedings/2021/389</w:t>
      </w:r>
    </w:p>
    <w:p w14:paraId="0A15946C" w14:textId="77777777" w:rsidR="002C3381" w:rsidRDefault="002C3381" w:rsidP="002C3381">
      <w:pPr>
        <w:pStyle w:val="Bibliography"/>
      </w:pPr>
      <w:r>
        <w:t>32.</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78EBAECD" w14:textId="77777777" w:rsidR="002C3381" w:rsidRDefault="002C3381" w:rsidP="002C3381">
      <w:pPr>
        <w:pStyle w:val="Bibliography"/>
      </w:pPr>
      <w:r>
        <w:t>33.</w:t>
      </w:r>
      <w:r>
        <w:tab/>
        <w:t>Mautz D, Plant C, Böhm C. Deep Embedded Cluster Tree. In: 2019 IEEE International Conference on Data Mining (ICDM) [Internet]. 2019 [cited 2025 Feb 10]. p. 1258–63. Available from: https://ieeexplore.ieee.org/abstract/document/8970987</w:t>
      </w:r>
    </w:p>
    <w:p w14:paraId="049DD7D3" w14:textId="77777777" w:rsidR="002C3381" w:rsidRDefault="002C3381" w:rsidP="002C3381">
      <w:pPr>
        <w:pStyle w:val="Bibliography"/>
      </w:pPr>
      <w:r>
        <w:t>34.</w:t>
      </w:r>
      <w:r>
        <w:tab/>
        <w:t xml:space="preserve">Mautz D, Plant C, Böhm C. DeepECT: The Deep Embedded Cluster Tree. Data Sci Eng. 2020 Dec 1;5(4):419–32. </w:t>
      </w:r>
    </w:p>
    <w:p w14:paraId="366D7C1D" w14:textId="77777777" w:rsidR="002C3381" w:rsidRDefault="002C3381" w:rsidP="002C3381">
      <w:pPr>
        <w:pStyle w:val="Bibliography"/>
      </w:pPr>
      <w:r>
        <w:t>35.</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213F42CC" w14:textId="77777777" w:rsidR="002C3381" w:rsidRDefault="002C3381" w:rsidP="002C3381">
      <w:pPr>
        <w:pStyle w:val="Bibliography"/>
      </w:pPr>
      <w:r>
        <w:t>36.</w:t>
      </w:r>
      <w:r>
        <w:tab/>
        <w:t>Kimura M. AutoClustering: A Feed-Forward Neural Network Based Clustering Algorithm. In: 2018 IEEE International Conference on Data Mining Workshops (ICDMW) [Internet]. 2018 [cited 2025 May 2]. p. 659–66. Available from: https://ieeexplore.ieee.org/document/8637379</w:t>
      </w:r>
    </w:p>
    <w:p w14:paraId="12F252EB" w14:textId="77777777" w:rsidR="002C3381" w:rsidRDefault="002C3381" w:rsidP="002C3381">
      <w:pPr>
        <w:pStyle w:val="Bibliography"/>
      </w:pPr>
      <w:r>
        <w:t>37.</w:t>
      </w:r>
      <w:r>
        <w:tab/>
        <w:t xml:space="preserve">Hartigan JA, Hartigan PM. The Dip Test of Unimodality. Ann Stat. 1985 Mar;13(1):70–84. </w:t>
      </w:r>
    </w:p>
    <w:p w14:paraId="7563CDCC" w14:textId="77777777" w:rsidR="002C3381" w:rsidRDefault="002C3381" w:rsidP="002C3381">
      <w:pPr>
        <w:pStyle w:val="Bibliography"/>
      </w:pPr>
      <w:r>
        <w:t>38.</w:t>
      </w:r>
      <w:r>
        <w:tab/>
        <w:t xml:space="preserve">Ren Y, Wang N, Li M, Xu Z. Deep density-based image clustering. Knowl-Based Syst. 2020 Jun 7;197:105841. </w:t>
      </w:r>
    </w:p>
    <w:p w14:paraId="10DAEF71" w14:textId="77777777" w:rsidR="002C3381" w:rsidRDefault="002C3381" w:rsidP="002C3381">
      <w:pPr>
        <w:pStyle w:val="Bibliography"/>
      </w:pPr>
      <w:r>
        <w:t>39.</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3A207DEB" w14:textId="77777777" w:rsidR="002C3381" w:rsidRDefault="002C3381" w:rsidP="002C3381">
      <w:pPr>
        <w:pStyle w:val="Bibliography"/>
      </w:pPr>
      <w:r>
        <w:t>40.</w:t>
      </w:r>
      <w:r>
        <w:tab/>
        <w:t xml:space="preserve">Lewicki MS. A review of methods for spike sorting: the detection and classification of neural action potentials. Netw Bristol Engl. 1998 Nov;9(4):R53-78. </w:t>
      </w:r>
    </w:p>
    <w:p w14:paraId="0B8B7F3C" w14:textId="77777777" w:rsidR="002C3381" w:rsidRDefault="002C3381" w:rsidP="002C3381">
      <w:pPr>
        <w:pStyle w:val="Bibliography"/>
      </w:pPr>
      <w:r>
        <w:t>41.</w:t>
      </w:r>
      <w:r>
        <w:tab/>
        <w:t xml:space="preserve">Bear M, Connors B, Paradiso M. Neuroscience: Exploring the brain: Fourth edition. 2015. 1 p. </w:t>
      </w:r>
    </w:p>
    <w:p w14:paraId="019CD2A1" w14:textId="77777777" w:rsidR="002C3381" w:rsidRDefault="002C3381" w:rsidP="002C3381">
      <w:pPr>
        <w:pStyle w:val="Bibliography"/>
      </w:pPr>
      <w:r>
        <w:t>42.</w:t>
      </w:r>
      <w:r>
        <w:tab/>
        <w:t xml:space="preserve">Eom J, Park IY, Kim S, Jang H, Park S, Huh Y, et al. Deep-learned spike representations and sorting via an ensemble of auto-encoders. Neural Netw. 2021 Feb 1;134:131–42. </w:t>
      </w:r>
    </w:p>
    <w:p w14:paraId="784915F2" w14:textId="77777777" w:rsidR="002C3381" w:rsidRDefault="002C3381" w:rsidP="002C3381">
      <w:pPr>
        <w:pStyle w:val="Bibliography"/>
      </w:pPr>
      <w:r>
        <w:t>43.</w:t>
      </w:r>
      <w:r>
        <w:tab/>
        <w:t xml:space="preserve">Meyer LM, Zamani M, Rokai J, Demosthenous A. Deep learning-based spike sorting: a survey. J Neural Eng. 2024 Nov;21(6):061003. </w:t>
      </w:r>
    </w:p>
    <w:p w14:paraId="26DBCC3E" w14:textId="77777777" w:rsidR="002C3381" w:rsidRDefault="002C3381" w:rsidP="002C3381">
      <w:pPr>
        <w:pStyle w:val="Bibliography"/>
      </w:pPr>
      <w:r>
        <w:t>44.</w:t>
      </w:r>
      <w:r>
        <w:tab/>
        <w:t xml:space="preserve">Adamos DA, Kosmidis EK, Theophilidis G. Performance evaluation of PCA-based spike sorting algorithms. Comput Methods Programs Biomed. 2008 Sep 1;91(3):232–44. </w:t>
      </w:r>
    </w:p>
    <w:p w14:paraId="5937381E" w14:textId="77777777" w:rsidR="002C3381" w:rsidRDefault="002C3381" w:rsidP="002C3381">
      <w:pPr>
        <w:pStyle w:val="Bibliography"/>
      </w:pPr>
      <w:r>
        <w:t>45.</w:t>
      </w:r>
      <w:r>
        <w:tab/>
        <w:t xml:space="preserve">Mishra S, Sarkar U, Taraphder S, Datta S, Swain D, Saikhom R, et al. Principal Component Analysis. Int J Livest Res. 2017 Jan 1;1. </w:t>
      </w:r>
    </w:p>
    <w:p w14:paraId="3670CFAF" w14:textId="77777777" w:rsidR="002C3381" w:rsidRDefault="002C3381" w:rsidP="002C3381">
      <w:pPr>
        <w:pStyle w:val="Bibliography"/>
      </w:pPr>
      <w:r>
        <w:t>46.</w:t>
      </w:r>
      <w:r>
        <w:tab/>
        <w:t xml:space="preserve">Toosi R, Akhaee MA, Dehaqani MRA. An automatic spike sorting algorithm based on adaptive spike detection and a mixture of skew-t distributions. Sci Rep. 2021 Jul 6;11(1):13925. </w:t>
      </w:r>
    </w:p>
    <w:p w14:paraId="20DC3EEC" w14:textId="77777777" w:rsidR="002C3381" w:rsidRDefault="002C3381" w:rsidP="002C3381">
      <w:pPr>
        <w:pStyle w:val="Bibliography"/>
      </w:pPr>
      <w:r>
        <w:t>47.</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C66AF1D" w14:textId="77777777" w:rsidR="002C3381" w:rsidRDefault="002C3381" w:rsidP="002C3381">
      <w:pPr>
        <w:pStyle w:val="Bibliography"/>
      </w:pPr>
      <w:r>
        <w:t>48.</w:t>
      </w:r>
      <w:r>
        <w:tab/>
        <w:t xml:space="preserve">Abeles M, Goldstein MH. Multispike train analysis. Proc IEEE. 1977 May;65(5):762–73. </w:t>
      </w:r>
    </w:p>
    <w:p w14:paraId="4A58BB09" w14:textId="77777777" w:rsidR="002C3381" w:rsidRDefault="002C3381" w:rsidP="002C3381">
      <w:pPr>
        <w:pStyle w:val="Bibliography"/>
      </w:pPr>
      <w:r>
        <w:t>49.</w:t>
      </w:r>
      <w:r>
        <w:tab/>
        <w:t xml:space="preserve">Hyvärinen A. Independent component analysis: recent advances. Philos Transact A Math Phys Eng Sci. 2013 Feb 13;371(1984):20110534. </w:t>
      </w:r>
    </w:p>
    <w:p w14:paraId="490C1765" w14:textId="77777777" w:rsidR="002C3381" w:rsidRDefault="002C3381" w:rsidP="002C3381">
      <w:pPr>
        <w:pStyle w:val="Bibliography"/>
      </w:pPr>
      <w:r>
        <w:t>50.</w:t>
      </w:r>
      <w:r>
        <w:tab/>
        <w:t xml:space="preserve">Tiganj Z, Mboup M. Neural spike sorting using iterative ICA and a deflation-based approach. J Neural Eng. 2012 Dec;9(6):066002. </w:t>
      </w:r>
    </w:p>
    <w:p w14:paraId="6FEA5056" w14:textId="77777777" w:rsidR="002C3381" w:rsidRDefault="002C3381" w:rsidP="002C3381">
      <w:pPr>
        <w:pStyle w:val="Bibliography"/>
      </w:pPr>
      <w:r>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B18DA7F" w14:textId="77777777" w:rsidR="002C3381" w:rsidRDefault="002C3381" w:rsidP="002C3381">
      <w:pPr>
        <w:pStyle w:val="Bibliography"/>
      </w:pPr>
      <w:r>
        <w:t>52.</w:t>
      </w:r>
      <w:r>
        <w:tab/>
        <w:t xml:space="preserve">Tenenbaum JB, de Silva V, Langford JC. A global geometric framework for nonlinear dimensionality reduction. Science. 2000 Dec 22;290(5500):2319–23. </w:t>
      </w:r>
    </w:p>
    <w:p w14:paraId="5382F94D" w14:textId="77777777" w:rsidR="002C3381" w:rsidRDefault="002C3381" w:rsidP="002C3381">
      <w:pPr>
        <w:pStyle w:val="Bibliography"/>
      </w:pPr>
      <w:r>
        <w:t>53.</w:t>
      </w:r>
      <w:r>
        <w:tab/>
        <w:t>Borg I, Groenen PJF, editors. Constructing MDS Representations. In: Modern Multidimensional Scaling: Theory and Applications [Internet]. New York, NY: Springer; 2005 [cited 2025 May 2]. p. 19–35. Available from: https://doi.org/10.1007/0-387-28981-X_2</w:t>
      </w:r>
    </w:p>
    <w:p w14:paraId="62A2DD88" w14:textId="77777777" w:rsidR="002C3381" w:rsidRDefault="002C3381" w:rsidP="002C3381">
      <w:pPr>
        <w:pStyle w:val="Bibliography"/>
      </w:pPr>
      <w:r>
        <w:lastRenderedPageBreak/>
        <w:t>54.</w:t>
      </w:r>
      <w:r>
        <w:tab/>
        <w:t xml:space="preserve">MacQueen J. Some methods for classification and analysis of multivariate observations. Proc Fifth Berkeley Symp Math Stat Probab Vol 1 Stat. 1967 Jan 1;5.1:281–98. </w:t>
      </w:r>
    </w:p>
    <w:p w14:paraId="1D198D17" w14:textId="77777777" w:rsidR="002C3381" w:rsidRDefault="002C3381" w:rsidP="002C3381">
      <w:pPr>
        <w:pStyle w:val="Bibliography"/>
      </w:pPr>
      <w:r>
        <w:t>55.</w:t>
      </w:r>
      <w:r>
        <w:tab/>
        <w:t xml:space="preserve">Salganicoff M, Sarna M, Sax L, Gerstein GL. Unsupervised waveform classification for multi-neuron recordings: a real-time, software-based system. I. Algorithms and implementation. J Neurosci Methods. 1988 Oct;25(3):181–7. </w:t>
      </w:r>
    </w:p>
    <w:p w14:paraId="7846674C" w14:textId="77777777" w:rsidR="002C3381" w:rsidRDefault="002C3381" w:rsidP="002C3381">
      <w:pPr>
        <w:pStyle w:val="Bibliography"/>
      </w:pPr>
      <w:r>
        <w:t>56.</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FF5B470" w14:textId="77777777" w:rsidR="002C3381" w:rsidRDefault="002C3381" w:rsidP="002C3381">
      <w:pPr>
        <w:pStyle w:val="Bibliography"/>
      </w:pPr>
      <w:r>
        <w:t>57.</w:t>
      </w:r>
      <w:r>
        <w:tab/>
        <w:t xml:space="preserve">Caro-Martín CR, Delgado-García JM, Gruart A, Sánchez-Campusano R. Spike sorting based on shape, phase, and distribution features, and K-TOPS clustering with validity and error indices. Sci Rep. 2018 Dec 12;8(1):17796. </w:t>
      </w:r>
    </w:p>
    <w:p w14:paraId="501800D5" w14:textId="77777777" w:rsidR="002C3381" w:rsidRDefault="002C3381" w:rsidP="002C3381">
      <w:pPr>
        <w:pStyle w:val="Bibliography"/>
      </w:pPr>
      <w:r>
        <w:t>5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43E4C48B" w14:textId="77777777" w:rsidR="002C3381" w:rsidRDefault="002C3381" w:rsidP="002C3381">
      <w:pPr>
        <w:pStyle w:val="Bibliography"/>
      </w:pPr>
      <w:r>
        <w:t>59.</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3A54E82E" w14:textId="77777777" w:rsidR="002C3381" w:rsidRDefault="002C3381" w:rsidP="002C3381">
      <w:pPr>
        <w:pStyle w:val="Bibliography"/>
      </w:pPr>
      <w:r>
        <w:t>60.</w:t>
      </w:r>
      <w:r>
        <w:tab/>
        <w:t xml:space="preserve">Bengio Y, Lamblin P, Popovici D, Larochelle H, Montreal U. Greedy layer-wise training of deep networks. Vol. 19, Advances in Neural Information Processing Systems. 2007. </w:t>
      </w:r>
    </w:p>
    <w:p w14:paraId="665C04D3" w14:textId="77777777" w:rsidR="002C3381" w:rsidRDefault="002C3381" w:rsidP="002C3381">
      <w:pPr>
        <w:pStyle w:val="Bibliography"/>
      </w:pPr>
      <w:r>
        <w:t>6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33203DE" w14:textId="77777777" w:rsidR="002C3381" w:rsidRDefault="002C3381" w:rsidP="002C3381">
      <w:pPr>
        <w:pStyle w:val="Bibliography"/>
      </w:pPr>
      <w:r>
        <w:t>62.</w:t>
      </w:r>
      <w:r>
        <w:tab/>
        <w:t xml:space="preserve">Jiang Z, Zheng Y, Tan H, Tang B, Zhou H. Variational Deep Embedding: An Unsupervised and Generative Approach to Clustering. 2017;1965–72. </w:t>
      </w:r>
    </w:p>
    <w:p w14:paraId="60CB4718" w14:textId="77777777" w:rsidR="002C3381" w:rsidRDefault="002C3381" w:rsidP="002C3381">
      <w:pPr>
        <w:pStyle w:val="Bibliography"/>
      </w:pPr>
      <w:r>
        <w:t>6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1734FD6" w14:textId="77777777" w:rsidR="002C3381" w:rsidRDefault="002C3381" w:rsidP="002C3381">
      <w:pPr>
        <w:pStyle w:val="Bibliography"/>
      </w:pPr>
      <w:r>
        <w:t>64.</w:t>
      </w:r>
      <w:r>
        <w:tab/>
        <w:t xml:space="preserve">Weiss GM. Mining with rarity: a unifying framework. ACM SIGKDD Explor Newsl. 2004 Jun;6(1):7–19. </w:t>
      </w:r>
    </w:p>
    <w:p w14:paraId="6FCAC910" w14:textId="77777777" w:rsidR="002C3381" w:rsidRDefault="002C3381" w:rsidP="002C3381">
      <w:pPr>
        <w:pStyle w:val="Bibliography"/>
      </w:pPr>
      <w:r>
        <w:t>65.</w:t>
      </w:r>
      <w:r>
        <w:tab/>
        <w:t xml:space="preserve">Wegier W, Ksieniewicz P. Application of Imbalanced Data Classification Quality Metrics as Weighting Methods of the Ensemble Data Stream Classification Algorithms. Entropy Basel Switz. 2020 Jul 31;22(8):E849. </w:t>
      </w:r>
    </w:p>
    <w:p w14:paraId="5190629F" w14:textId="77777777" w:rsidR="002C3381" w:rsidRDefault="002C3381" w:rsidP="002C3381">
      <w:pPr>
        <w:pStyle w:val="Bibliography"/>
      </w:pPr>
      <w:r>
        <w:lastRenderedPageBreak/>
        <w:t>66.</w:t>
      </w:r>
      <w:r>
        <w:tab/>
        <w:t xml:space="preserve">Sun Y, Wong AKC, Kamel MS. Classification of imbalanced data: a review. Int J Pattern Recognit Artif Intell. 2009 Jun;23(04):687–719. </w:t>
      </w:r>
    </w:p>
    <w:p w14:paraId="2B2458B0" w14:textId="77777777" w:rsidR="002C3381" w:rsidRDefault="002C3381" w:rsidP="002C3381">
      <w:pPr>
        <w:pStyle w:val="Bibliography"/>
      </w:pPr>
      <w:r>
        <w:t>67.</w:t>
      </w:r>
      <w:r>
        <w:tab/>
        <w:t xml:space="preserve">Joshi MV, Kumar V, Agarwal RC. Evaluating boosting algorithms to classify rare classes: comparison and improvements. In: Proceedings 2001 IEEE International Conference on Data Mining. 2001. p. 257–64. </w:t>
      </w:r>
    </w:p>
    <w:p w14:paraId="2C6B1322" w14:textId="77777777" w:rsidR="002C3381" w:rsidRDefault="002C3381" w:rsidP="002C3381">
      <w:pPr>
        <w:pStyle w:val="Bibliography"/>
      </w:pPr>
      <w:r>
        <w:t>68.</w:t>
      </w:r>
      <w:r>
        <w:tab/>
        <w:t xml:space="preserve">Rendón E, Abundez I, Arizmendi A, Quiroz EM. Internal versus External cluster validation indexes. 2011;5(1):8. </w:t>
      </w:r>
    </w:p>
    <w:p w14:paraId="22C9C5DC" w14:textId="77777777" w:rsidR="002C3381" w:rsidRDefault="002C3381" w:rsidP="002C3381">
      <w:pPr>
        <w:pStyle w:val="Bibliography"/>
      </w:pPr>
      <w:r>
        <w:t>69.</w:t>
      </w:r>
      <w:r>
        <w:tab/>
        <w:t xml:space="preserve">Fowlkes EB, Mallows CL. A Method for Comparing Two Hierarchical Clusterings. J Am Stat Assoc. 1983;78(383):553–69. </w:t>
      </w:r>
    </w:p>
    <w:p w14:paraId="31B85FD7" w14:textId="77777777" w:rsidR="002C3381" w:rsidRDefault="002C3381" w:rsidP="002C3381">
      <w:pPr>
        <w:pStyle w:val="Bibliography"/>
      </w:pPr>
      <w:r>
        <w:t>70.</w:t>
      </w:r>
      <w:r>
        <w:tab/>
        <w:t xml:space="preserve">Steinley D. Properties of the Hubert-Arable Adjusted Rand Index. Psychol Methods. 2004;9(3):386–96. </w:t>
      </w:r>
    </w:p>
    <w:p w14:paraId="0941898F" w14:textId="77777777" w:rsidR="002C3381" w:rsidRDefault="002C3381" w:rsidP="002C3381">
      <w:pPr>
        <w:pStyle w:val="Bibliography"/>
      </w:pPr>
      <w:r>
        <w:t>71.</w:t>
      </w:r>
      <w:r>
        <w:tab/>
        <w:t xml:space="preserve">Hubert L, Arabie P. Comparing partitions. J Classif. 1985 Dec 1;2(1):193–218. </w:t>
      </w:r>
    </w:p>
    <w:p w14:paraId="3246ED3F" w14:textId="77777777" w:rsidR="002C3381" w:rsidRDefault="002C3381" w:rsidP="002C3381">
      <w:pPr>
        <w:pStyle w:val="Bibliography"/>
      </w:pPr>
      <w:r>
        <w:t>72.</w:t>
      </w:r>
      <w:r>
        <w:tab/>
        <w:t xml:space="preserve">Vinh NX, Epps J, Bailey J. Information Theoretic Measures for Clusterings Comparison: Variants, Properties, Normalization and Correction for Chance. :18. </w:t>
      </w:r>
    </w:p>
    <w:p w14:paraId="66084980" w14:textId="77777777" w:rsidR="002C3381" w:rsidRDefault="002C3381" w:rsidP="002C3381">
      <w:pPr>
        <w:pStyle w:val="Bibliography"/>
      </w:pPr>
      <w:r>
        <w:t>73.</w:t>
      </w:r>
      <w:r>
        <w:tab/>
        <w:t xml:space="preserve">Strehl A, Ghosh J. Cluster Ensembles --- A Knowledge Reuse Framework for Combining Multiple Partitions. J Mach Learn Res. 2002;3(Dec):583–617. </w:t>
      </w:r>
    </w:p>
    <w:p w14:paraId="66F89581" w14:textId="77777777" w:rsidR="002C3381" w:rsidRDefault="002C3381" w:rsidP="002C3381">
      <w:pPr>
        <w:pStyle w:val="Bibliography"/>
      </w:pPr>
      <w:r>
        <w:t>74.</w:t>
      </w:r>
      <w:r>
        <w:tab/>
        <w:t xml:space="preserve">Vinh N, Epps J, Bailey J. Information theoretic measures for clusterings comparison: Is a correction for chance necessary? ICML. 2009. 135 p. </w:t>
      </w:r>
    </w:p>
    <w:p w14:paraId="698C662E" w14:textId="77777777" w:rsidR="002C3381" w:rsidRDefault="002C3381" w:rsidP="002C3381">
      <w:pPr>
        <w:pStyle w:val="Bibliography"/>
      </w:pPr>
      <w:r>
        <w:t>75.</w:t>
      </w:r>
      <w:r>
        <w:tab/>
        <w:t xml:space="preserve">Lazarenko D, Bonald T. Pairwise Adjusted Mutual Information. 2021. </w:t>
      </w:r>
    </w:p>
    <w:p w14:paraId="4A38D744" w14:textId="77777777" w:rsidR="002C3381" w:rsidRDefault="002C3381" w:rsidP="002C3381">
      <w:pPr>
        <w:pStyle w:val="Bibliography"/>
      </w:pPr>
      <w:r>
        <w:t>76.</w:t>
      </w:r>
      <w:r>
        <w:tab/>
        <w:t xml:space="preserve">Manning CD, Raghavan P, Schütze H. Introduction to Information Retrieval. Illustrated edition. New York: Cambridge University Press; 2008. 506 p. </w:t>
      </w:r>
    </w:p>
    <w:p w14:paraId="01A71C68" w14:textId="77777777" w:rsidR="002C3381" w:rsidRDefault="002C3381" w:rsidP="002C3381">
      <w:pPr>
        <w:pStyle w:val="Bibliography"/>
      </w:pPr>
      <w:r>
        <w:t>77.</w:t>
      </w:r>
      <w:r>
        <w:tab/>
        <w:t xml:space="preserve">Halkidi M, Batistakis Y, Vazirgiannis M. On Clustering Validation Techniques. J Intell Inf Syst. 2001 Dec 1;17(2):107–45. </w:t>
      </w:r>
    </w:p>
    <w:p w14:paraId="02F966F3" w14:textId="77777777" w:rsidR="002C3381" w:rsidRDefault="002C3381" w:rsidP="002C3381">
      <w:pPr>
        <w:pStyle w:val="Bibliography"/>
      </w:pPr>
      <w:r>
        <w:t>78.</w:t>
      </w:r>
      <w:r>
        <w:tab/>
        <w:t xml:space="preserve">Caliński T, JA H. A Dendrite Method for Cluster Analysis. Commun Stat - Theory Methods. 1974 Jan 1;3:1–27. </w:t>
      </w:r>
    </w:p>
    <w:p w14:paraId="34EF2F5A" w14:textId="77777777" w:rsidR="002C3381" w:rsidRDefault="002C3381" w:rsidP="002C3381">
      <w:pPr>
        <w:pStyle w:val="Bibliography"/>
      </w:pPr>
      <w:r>
        <w:t>79.</w:t>
      </w:r>
      <w:r>
        <w:tab/>
        <w:t xml:space="preserve">Davies DL, Bouldin DW. A Cluster Separation Measure. IEEE Trans Pattern Anal Mach Intell. 1979 Apr;PAMI-1(2):224–7. </w:t>
      </w:r>
    </w:p>
    <w:p w14:paraId="56F86213" w14:textId="77777777" w:rsidR="002C3381" w:rsidRDefault="002C3381" w:rsidP="002C3381">
      <w:pPr>
        <w:pStyle w:val="Bibliography"/>
      </w:pPr>
      <w:r>
        <w:t>80.</w:t>
      </w:r>
      <w:r>
        <w:tab/>
        <w:t xml:space="preserve">Rosenberg A, Hirschberg J. V-Measure: A Conditional Entropy-Based External Cluster Evaluation Measure. In 2007. p. 410–20. </w:t>
      </w:r>
    </w:p>
    <w:p w14:paraId="11D7644F" w14:textId="77777777" w:rsidR="002C3381" w:rsidRDefault="002C3381" w:rsidP="002C3381">
      <w:pPr>
        <w:pStyle w:val="Bibliography"/>
      </w:pPr>
      <w:r>
        <w:t>81.</w:t>
      </w:r>
      <w:r>
        <w:tab/>
        <w:t xml:space="preserve">Rousseeuw PJ. Silhouettes: A graphical aid to the interpretation and validation of cluster analysis. J Comput Appl Math. 1987 Nov 1;20:53–65. </w:t>
      </w:r>
    </w:p>
    <w:p w14:paraId="0F2FEDFD" w14:textId="77777777" w:rsidR="002C3381" w:rsidRDefault="002C3381" w:rsidP="002C3381">
      <w:pPr>
        <w:pStyle w:val="Bibliography"/>
      </w:pPr>
      <w:r>
        <w:lastRenderedPageBreak/>
        <w:t>8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48128FB8" w14:textId="3CC9BAB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7792A7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03CA4"/>
    <w:rsid w:val="00007A08"/>
    <w:rsid w:val="000102BB"/>
    <w:rsid w:val="000118D1"/>
    <w:rsid w:val="00044F69"/>
    <w:rsid w:val="000647FF"/>
    <w:rsid w:val="00066AAB"/>
    <w:rsid w:val="00070021"/>
    <w:rsid w:val="00073A78"/>
    <w:rsid w:val="000834F1"/>
    <w:rsid w:val="000843F4"/>
    <w:rsid w:val="00086CD5"/>
    <w:rsid w:val="000934B2"/>
    <w:rsid w:val="000B5CAE"/>
    <w:rsid w:val="000C0258"/>
    <w:rsid w:val="000E49B2"/>
    <w:rsid w:val="000E4AB9"/>
    <w:rsid w:val="000F5AF6"/>
    <w:rsid w:val="00107749"/>
    <w:rsid w:val="00117613"/>
    <w:rsid w:val="0015283C"/>
    <w:rsid w:val="001700C2"/>
    <w:rsid w:val="001725E3"/>
    <w:rsid w:val="00176C5F"/>
    <w:rsid w:val="00177EC1"/>
    <w:rsid w:val="00180CD3"/>
    <w:rsid w:val="00186C68"/>
    <w:rsid w:val="00197DDF"/>
    <w:rsid w:val="001A1EA0"/>
    <w:rsid w:val="001B41D0"/>
    <w:rsid w:val="001B7E9C"/>
    <w:rsid w:val="001C0FF9"/>
    <w:rsid w:val="001E1BD3"/>
    <w:rsid w:val="001E257A"/>
    <w:rsid w:val="001E5347"/>
    <w:rsid w:val="001E74D7"/>
    <w:rsid w:val="001E79F6"/>
    <w:rsid w:val="001F2569"/>
    <w:rsid w:val="001F4912"/>
    <w:rsid w:val="001F72E7"/>
    <w:rsid w:val="002176A7"/>
    <w:rsid w:val="0024599D"/>
    <w:rsid w:val="002505D8"/>
    <w:rsid w:val="002670BF"/>
    <w:rsid w:val="00267626"/>
    <w:rsid w:val="002734B3"/>
    <w:rsid w:val="00284D80"/>
    <w:rsid w:val="002870BB"/>
    <w:rsid w:val="00290861"/>
    <w:rsid w:val="0029094F"/>
    <w:rsid w:val="002A6911"/>
    <w:rsid w:val="002B1321"/>
    <w:rsid w:val="002C3381"/>
    <w:rsid w:val="002D1BEE"/>
    <w:rsid w:val="002E5F0E"/>
    <w:rsid w:val="00321774"/>
    <w:rsid w:val="0032247D"/>
    <w:rsid w:val="00323BB1"/>
    <w:rsid w:val="00325B6F"/>
    <w:rsid w:val="0033069B"/>
    <w:rsid w:val="003319BB"/>
    <w:rsid w:val="00337AEE"/>
    <w:rsid w:val="003406BD"/>
    <w:rsid w:val="0034084E"/>
    <w:rsid w:val="00342AD3"/>
    <w:rsid w:val="0034367A"/>
    <w:rsid w:val="00346770"/>
    <w:rsid w:val="0035005A"/>
    <w:rsid w:val="00355027"/>
    <w:rsid w:val="003560BE"/>
    <w:rsid w:val="00365D57"/>
    <w:rsid w:val="00373074"/>
    <w:rsid w:val="003846C7"/>
    <w:rsid w:val="00393434"/>
    <w:rsid w:val="003A3159"/>
    <w:rsid w:val="003A5671"/>
    <w:rsid w:val="003B10E0"/>
    <w:rsid w:val="003C0EC1"/>
    <w:rsid w:val="003C3961"/>
    <w:rsid w:val="003C3D1C"/>
    <w:rsid w:val="003C4410"/>
    <w:rsid w:val="003D31FF"/>
    <w:rsid w:val="003D4F39"/>
    <w:rsid w:val="003F0651"/>
    <w:rsid w:val="003F3574"/>
    <w:rsid w:val="00402BB9"/>
    <w:rsid w:val="00405787"/>
    <w:rsid w:val="004209F9"/>
    <w:rsid w:val="0042438B"/>
    <w:rsid w:val="00442177"/>
    <w:rsid w:val="00456DBD"/>
    <w:rsid w:val="0045771F"/>
    <w:rsid w:val="00461C02"/>
    <w:rsid w:val="00471CB2"/>
    <w:rsid w:val="00471EC4"/>
    <w:rsid w:val="00474DE6"/>
    <w:rsid w:val="00477C9D"/>
    <w:rsid w:val="00481E03"/>
    <w:rsid w:val="004A58A9"/>
    <w:rsid w:val="004B33B2"/>
    <w:rsid w:val="004C12D3"/>
    <w:rsid w:val="004C4403"/>
    <w:rsid w:val="004C6183"/>
    <w:rsid w:val="004D09FB"/>
    <w:rsid w:val="004D19AA"/>
    <w:rsid w:val="004D3100"/>
    <w:rsid w:val="004E3875"/>
    <w:rsid w:val="004F7042"/>
    <w:rsid w:val="00505459"/>
    <w:rsid w:val="00513C62"/>
    <w:rsid w:val="00517628"/>
    <w:rsid w:val="005260E4"/>
    <w:rsid w:val="00532CCA"/>
    <w:rsid w:val="005472E3"/>
    <w:rsid w:val="00555DBF"/>
    <w:rsid w:val="005656F7"/>
    <w:rsid w:val="00572FF5"/>
    <w:rsid w:val="00574321"/>
    <w:rsid w:val="00575A7C"/>
    <w:rsid w:val="00576088"/>
    <w:rsid w:val="00590BA5"/>
    <w:rsid w:val="005B1A35"/>
    <w:rsid w:val="005B3D8A"/>
    <w:rsid w:val="005C4AE1"/>
    <w:rsid w:val="005C5E54"/>
    <w:rsid w:val="005D24E1"/>
    <w:rsid w:val="005D4955"/>
    <w:rsid w:val="005E21F9"/>
    <w:rsid w:val="005E4BB8"/>
    <w:rsid w:val="005F129F"/>
    <w:rsid w:val="00610034"/>
    <w:rsid w:val="00612AB0"/>
    <w:rsid w:val="006205A5"/>
    <w:rsid w:val="006212D4"/>
    <w:rsid w:val="00622E45"/>
    <w:rsid w:val="0062314B"/>
    <w:rsid w:val="00623D8B"/>
    <w:rsid w:val="00624044"/>
    <w:rsid w:val="00632D6B"/>
    <w:rsid w:val="006408F3"/>
    <w:rsid w:val="006519F4"/>
    <w:rsid w:val="00670A60"/>
    <w:rsid w:val="00676848"/>
    <w:rsid w:val="00684191"/>
    <w:rsid w:val="00692C12"/>
    <w:rsid w:val="00693D9F"/>
    <w:rsid w:val="006B137A"/>
    <w:rsid w:val="006B5425"/>
    <w:rsid w:val="006C0E42"/>
    <w:rsid w:val="006C2839"/>
    <w:rsid w:val="006C4F73"/>
    <w:rsid w:val="006C61C2"/>
    <w:rsid w:val="006D4219"/>
    <w:rsid w:val="006D4963"/>
    <w:rsid w:val="006D7A65"/>
    <w:rsid w:val="006E0F3E"/>
    <w:rsid w:val="006E19AC"/>
    <w:rsid w:val="006F25BF"/>
    <w:rsid w:val="006F275D"/>
    <w:rsid w:val="00701E9E"/>
    <w:rsid w:val="0071432D"/>
    <w:rsid w:val="00724CC4"/>
    <w:rsid w:val="00737704"/>
    <w:rsid w:val="00747AD6"/>
    <w:rsid w:val="00753374"/>
    <w:rsid w:val="007565B2"/>
    <w:rsid w:val="007606F7"/>
    <w:rsid w:val="007608C6"/>
    <w:rsid w:val="00760D60"/>
    <w:rsid w:val="00771E21"/>
    <w:rsid w:val="007759B2"/>
    <w:rsid w:val="00793668"/>
    <w:rsid w:val="007A03DD"/>
    <w:rsid w:val="007A5116"/>
    <w:rsid w:val="007A796B"/>
    <w:rsid w:val="007B6091"/>
    <w:rsid w:val="007B71E0"/>
    <w:rsid w:val="007B78A8"/>
    <w:rsid w:val="007D07FB"/>
    <w:rsid w:val="007E1C53"/>
    <w:rsid w:val="007F01DD"/>
    <w:rsid w:val="008175B2"/>
    <w:rsid w:val="00822412"/>
    <w:rsid w:val="00827DB5"/>
    <w:rsid w:val="0083641E"/>
    <w:rsid w:val="00845648"/>
    <w:rsid w:val="008520E8"/>
    <w:rsid w:val="00852F22"/>
    <w:rsid w:val="00864360"/>
    <w:rsid w:val="0087455B"/>
    <w:rsid w:val="0088784D"/>
    <w:rsid w:val="008A553B"/>
    <w:rsid w:val="008A5B18"/>
    <w:rsid w:val="008B2AD5"/>
    <w:rsid w:val="008B5FDC"/>
    <w:rsid w:val="008C1538"/>
    <w:rsid w:val="008C16EC"/>
    <w:rsid w:val="008C3AAB"/>
    <w:rsid w:val="008C7504"/>
    <w:rsid w:val="00912C37"/>
    <w:rsid w:val="00925406"/>
    <w:rsid w:val="009263FE"/>
    <w:rsid w:val="00926A07"/>
    <w:rsid w:val="00930452"/>
    <w:rsid w:val="0095289E"/>
    <w:rsid w:val="009564A2"/>
    <w:rsid w:val="00960E0A"/>
    <w:rsid w:val="009627A4"/>
    <w:rsid w:val="00963B8A"/>
    <w:rsid w:val="00980915"/>
    <w:rsid w:val="00982FA9"/>
    <w:rsid w:val="0098589B"/>
    <w:rsid w:val="009A48E8"/>
    <w:rsid w:val="009A576C"/>
    <w:rsid w:val="009B302C"/>
    <w:rsid w:val="009B323B"/>
    <w:rsid w:val="009C63CB"/>
    <w:rsid w:val="009D2F13"/>
    <w:rsid w:val="009E314F"/>
    <w:rsid w:val="009E48F9"/>
    <w:rsid w:val="009E5541"/>
    <w:rsid w:val="009F07E2"/>
    <w:rsid w:val="009F0F15"/>
    <w:rsid w:val="009F6C8D"/>
    <w:rsid w:val="00A014A2"/>
    <w:rsid w:val="00A1074B"/>
    <w:rsid w:val="00A10A67"/>
    <w:rsid w:val="00A2336F"/>
    <w:rsid w:val="00A322CD"/>
    <w:rsid w:val="00A3786A"/>
    <w:rsid w:val="00A42413"/>
    <w:rsid w:val="00A429E9"/>
    <w:rsid w:val="00A6569A"/>
    <w:rsid w:val="00A65DE1"/>
    <w:rsid w:val="00A72470"/>
    <w:rsid w:val="00A76390"/>
    <w:rsid w:val="00A9149C"/>
    <w:rsid w:val="00A942E2"/>
    <w:rsid w:val="00A94CC9"/>
    <w:rsid w:val="00AA765B"/>
    <w:rsid w:val="00AC456A"/>
    <w:rsid w:val="00AD41C2"/>
    <w:rsid w:val="00AD6CA2"/>
    <w:rsid w:val="00AE0772"/>
    <w:rsid w:val="00AE216E"/>
    <w:rsid w:val="00AF2227"/>
    <w:rsid w:val="00AF795B"/>
    <w:rsid w:val="00B43256"/>
    <w:rsid w:val="00B446ED"/>
    <w:rsid w:val="00B450CA"/>
    <w:rsid w:val="00B5050E"/>
    <w:rsid w:val="00B65C59"/>
    <w:rsid w:val="00B73B22"/>
    <w:rsid w:val="00B843E6"/>
    <w:rsid w:val="00B84BF0"/>
    <w:rsid w:val="00B957A1"/>
    <w:rsid w:val="00B95C1E"/>
    <w:rsid w:val="00BA22C2"/>
    <w:rsid w:val="00BA72E5"/>
    <w:rsid w:val="00BC11FC"/>
    <w:rsid w:val="00BC26E6"/>
    <w:rsid w:val="00BE4915"/>
    <w:rsid w:val="00C2113A"/>
    <w:rsid w:val="00C22204"/>
    <w:rsid w:val="00C23298"/>
    <w:rsid w:val="00C2438F"/>
    <w:rsid w:val="00C326EC"/>
    <w:rsid w:val="00C36F03"/>
    <w:rsid w:val="00C45874"/>
    <w:rsid w:val="00C51282"/>
    <w:rsid w:val="00C56A4B"/>
    <w:rsid w:val="00C5724F"/>
    <w:rsid w:val="00C5747C"/>
    <w:rsid w:val="00C60188"/>
    <w:rsid w:val="00C64F40"/>
    <w:rsid w:val="00C67199"/>
    <w:rsid w:val="00C71B32"/>
    <w:rsid w:val="00C90CE5"/>
    <w:rsid w:val="00CA2FD3"/>
    <w:rsid w:val="00CC2510"/>
    <w:rsid w:val="00CD0B72"/>
    <w:rsid w:val="00CD451B"/>
    <w:rsid w:val="00CD5168"/>
    <w:rsid w:val="00CE0BB1"/>
    <w:rsid w:val="00D04213"/>
    <w:rsid w:val="00D12114"/>
    <w:rsid w:val="00D17B86"/>
    <w:rsid w:val="00D20A99"/>
    <w:rsid w:val="00D21D5B"/>
    <w:rsid w:val="00D2526C"/>
    <w:rsid w:val="00D32556"/>
    <w:rsid w:val="00D37EC9"/>
    <w:rsid w:val="00D47C5E"/>
    <w:rsid w:val="00D53114"/>
    <w:rsid w:val="00D547AA"/>
    <w:rsid w:val="00D55A6E"/>
    <w:rsid w:val="00D569A6"/>
    <w:rsid w:val="00D64805"/>
    <w:rsid w:val="00D7059D"/>
    <w:rsid w:val="00D7665F"/>
    <w:rsid w:val="00D92DB3"/>
    <w:rsid w:val="00DA47AB"/>
    <w:rsid w:val="00DA4B79"/>
    <w:rsid w:val="00DB181A"/>
    <w:rsid w:val="00DC2310"/>
    <w:rsid w:val="00DC4759"/>
    <w:rsid w:val="00DF31A2"/>
    <w:rsid w:val="00E04C66"/>
    <w:rsid w:val="00E42FAB"/>
    <w:rsid w:val="00E4301A"/>
    <w:rsid w:val="00E552AA"/>
    <w:rsid w:val="00E6134A"/>
    <w:rsid w:val="00E633B7"/>
    <w:rsid w:val="00E7013C"/>
    <w:rsid w:val="00E74E37"/>
    <w:rsid w:val="00E75DA5"/>
    <w:rsid w:val="00E829C9"/>
    <w:rsid w:val="00E845FE"/>
    <w:rsid w:val="00E8728D"/>
    <w:rsid w:val="00EA2D13"/>
    <w:rsid w:val="00EC766E"/>
    <w:rsid w:val="00ED23DF"/>
    <w:rsid w:val="00ED5C32"/>
    <w:rsid w:val="00ED7018"/>
    <w:rsid w:val="00EF02C2"/>
    <w:rsid w:val="00EF59AF"/>
    <w:rsid w:val="00F0267D"/>
    <w:rsid w:val="00F06F96"/>
    <w:rsid w:val="00F22AE1"/>
    <w:rsid w:val="00F36532"/>
    <w:rsid w:val="00F3658E"/>
    <w:rsid w:val="00F377BF"/>
    <w:rsid w:val="00F37EFD"/>
    <w:rsid w:val="00F40F51"/>
    <w:rsid w:val="00F52175"/>
    <w:rsid w:val="00F5322B"/>
    <w:rsid w:val="00F56DD6"/>
    <w:rsid w:val="00F57172"/>
    <w:rsid w:val="00F65CF6"/>
    <w:rsid w:val="00F678E2"/>
    <w:rsid w:val="00F74AE0"/>
    <w:rsid w:val="00F763E5"/>
    <w:rsid w:val="00F8030B"/>
    <w:rsid w:val="00F82D00"/>
    <w:rsid w:val="00F87881"/>
    <w:rsid w:val="00F91300"/>
    <w:rsid w:val="00F91BC5"/>
    <w:rsid w:val="00F92DA7"/>
    <w:rsid w:val="00F96C4B"/>
    <w:rsid w:val="00FA0F61"/>
    <w:rsid w:val="00FB1D8F"/>
    <w:rsid w:val="00FC33D8"/>
    <w:rsid w:val="00FC49A7"/>
    <w:rsid w:val="00FC667A"/>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33</TotalTime>
  <Pages>25</Pages>
  <Words>52529</Words>
  <Characters>299421</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764</cp:revision>
  <dcterms:created xsi:type="dcterms:W3CDTF">2025-01-20T19:30:00Z</dcterms:created>
  <dcterms:modified xsi:type="dcterms:W3CDTF">2025-05-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